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27EEE6" w14:textId="77777777" w:rsidR="00654E8F" w:rsidRPr="001A6D7A" w:rsidRDefault="00654E8F" w:rsidP="0001436A">
      <w:pPr>
        <w:pStyle w:val="SupplementaryMaterial"/>
        <w:rPr>
          <w:b w:val="0"/>
        </w:rPr>
      </w:pPr>
      <w:r w:rsidRPr="001A6D7A">
        <w:t>Supplementary Material</w:t>
      </w:r>
    </w:p>
    <w:p w14:paraId="3BD5A427" w14:textId="77777777" w:rsidR="00EA3D3C" w:rsidRPr="001A6D7A" w:rsidRDefault="00654E8F" w:rsidP="0001436A">
      <w:pPr>
        <w:pStyle w:val="1"/>
      </w:pPr>
      <w:r w:rsidRPr="001A6D7A">
        <w:t>Supplementary Data</w:t>
      </w:r>
    </w:p>
    <w:p w14:paraId="45666BD9" w14:textId="77777777" w:rsidR="00A54175" w:rsidRPr="001A6D7A" w:rsidRDefault="00A54175" w:rsidP="00A54175">
      <w:pPr>
        <w:rPr>
          <w:rFonts w:cs="Times New Roman"/>
          <w:b/>
          <w:szCs w:val="24"/>
        </w:rPr>
      </w:pPr>
      <w:r w:rsidRPr="001A6D7A">
        <w:rPr>
          <w:rFonts w:cs="Times New Roman"/>
          <w:b/>
          <w:szCs w:val="24"/>
        </w:rPr>
        <w:t>Measurements of clinical parameters</w:t>
      </w:r>
    </w:p>
    <w:p w14:paraId="054445FE" w14:textId="02ADC794" w:rsidR="00A54175" w:rsidRPr="001A6D7A" w:rsidRDefault="00A54175" w:rsidP="001A6D7A">
      <w:pPr>
        <w:spacing w:after="0"/>
        <w:ind w:firstLine="720"/>
        <w:contextualSpacing/>
        <w:rPr>
          <w:rFonts w:cs="Times New Roman"/>
          <w:szCs w:val="24"/>
          <w:lang w:val="en-GB"/>
        </w:rPr>
      </w:pPr>
      <w:r w:rsidRPr="001A6D7A">
        <w:rPr>
          <w:rFonts w:cs="Times New Roman"/>
          <w:szCs w:val="24"/>
          <w:lang w:val="en-GB"/>
        </w:rPr>
        <w:t xml:space="preserve">We measured symptoms scores </w:t>
      </w:r>
      <w:r w:rsidRPr="001A6D7A">
        <w:rPr>
          <w:rFonts w:cs="Times New Roman"/>
          <w:szCs w:val="24"/>
        </w:rPr>
        <w:t>using</w:t>
      </w:r>
      <w:r w:rsidRPr="001A6D7A">
        <w:rPr>
          <w:rFonts w:cs="Times New Roman"/>
          <w:szCs w:val="24"/>
          <w:lang w:val="en-GB"/>
        </w:rPr>
        <w:t xml:space="preserve"> modified Medical Research Council dyspnoea score, St. George Respiratory Questionnaire (SGRQ) score, and COPD assessment test</w:t>
      </w:r>
      <w:r w:rsidRPr="001A6D7A">
        <w:rPr>
          <w:rFonts w:cs="Times New Roman"/>
          <w:szCs w:val="24"/>
        </w:rPr>
        <w:fldChar w:fldCharType="begin">
          <w:fldData xml:space="preserve">PEVuZE5vdGU+PENpdGU+PEF1dGhvcj5NYWxoZXJiZTwvQXV0aG9yPjxZZWFyPjIwMTY8L1llYXI+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</w:fldData>
        </w:fldChar>
      </w:r>
      <w:r w:rsidRPr="001A6D7A">
        <w:rPr>
          <w:rFonts w:cs="Times New Roman"/>
          <w:szCs w:val="24"/>
        </w:rPr>
        <w:instrText xml:space="preserve"> ADDIN EN.CITE </w:instrText>
      </w:r>
      <w:r w:rsidRPr="001A6D7A">
        <w:rPr>
          <w:rFonts w:cs="Times New Roman"/>
          <w:szCs w:val="24"/>
        </w:rPr>
        <w:fldChar w:fldCharType="begin">
          <w:fldData xml:space="preserve">PEVuZE5vdGU+PENpdGU+PEF1dGhvcj5NYWxoZXJiZTwvQXV0aG9yPjxZZWFyPjIwMTY8L1llYXI+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</w:fldData>
        </w:fldChar>
      </w:r>
      <w:r w:rsidRPr="001A6D7A">
        <w:rPr>
          <w:rFonts w:cs="Times New Roman"/>
          <w:szCs w:val="24"/>
        </w:rPr>
        <w:instrText xml:space="preserve"> ADDIN EN.CITE.DATA </w:instrText>
      </w:r>
      <w:r w:rsidRPr="001A6D7A">
        <w:rPr>
          <w:rFonts w:cs="Times New Roman"/>
          <w:szCs w:val="24"/>
        </w:rPr>
      </w:r>
      <w:r w:rsidRPr="001A6D7A">
        <w:rPr>
          <w:rFonts w:cs="Times New Roman"/>
          <w:szCs w:val="24"/>
        </w:rPr>
        <w:fldChar w:fldCharType="end"/>
      </w:r>
      <w:r w:rsidRPr="001A6D7A">
        <w:rPr>
          <w:rFonts w:cs="Times New Roman"/>
          <w:szCs w:val="24"/>
        </w:rPr>
      </w:r>
      <w:r w:rsidRPr="001A6D7A">
        <w:rPr>
          <w:rFonts w:cs="Times New Roman"/>
          <w:szCs w:val="24"/>
        </w:rPr>
        <w:fldChar w:fldCharType="separate"/>
      </w:r>
      <w:r w:rsidRPr="001A6D7A">
        <w:rPr>
          <w:rFonts w:cs="Times New Roman"/>
          <w:noProof/>
          <w:szCs w:val="24"/>
          <w:vertAlign w:val="superscript"/>
          <w:lang w:val="en-GB"/>
        </w:rPr>
        <w:t>10</w:t>
      </w:r>
      <w:r w:rsidRPr="001A6D7A">
        <w:rPr>
          <w:rFonts w:cs="Times New Roman"/>
          <w:szCs w:val="24"/>
        </w:rPr>
        <w:fldChar w:fldCharType="end"/>
      </w:r>
      <w:r w:rsidRPr="001A6D7A">
        <w:rPr>
          <w:rFonts w:cs="Times New Roman"/>
          <w:szCs w:val="24"/>
          <w:lang w:val="en-GB"/>
        </w:rPr>
        <w:t xml:space="preserve"> score. For pulmonary function test, we performed spirometry, measured the lung volume, and </w:t>
      </w:r>
      <w:bookmarkStart w:id="0" w:name="_Hlk516654254"/>
      <w:r w:rsidRPr="001A6D7A">
        <w:rPr>
          <w:rFonts w:cs="Times New Roman"/>
          <w:szCs w:val="24"/>
          <w:lang w:val="en-GB"/>
        </w:rPr>
        <w:t>diffusing capacity of the lung for carbon monoxide [DL</w:t>
      </w:r>
      <w:r w:rsidRPr="001A6D7A">
        <w:rPr>
          <w:rFonts w:cs="Times New Roman"/>
          <w:szCs w:val="24"/>
          <w:vertAlign w:val="subscript"/>
          <w:lang w:val="en-GB"/>
        </w:rPr>
        <w:t>CO</w:t>
      </w:r>
      <w:r w:rsidRPr="001A6D7A">
        <w:rPr>
          <w:rFonts w:cs="Times New Roman"/>
          <w:szCs w:val="24"/>
          <w:lang w:val="en-GB"/>
        </w:rPr>
        <w:t>]</w:t>
      </w:r>
      <w:bookmarkEnd w:id="0"/>
      <w:r w:rsidRPr="001A6D7A">
        <w:rPr>
          <w:rFonts w:cs="Times New Roman"/>
          <w:szCs w:val="24"/>
          <w:lang w:val="en-GB"/>
        </w:rPr>
        <w:t xml:space="preserve">. </w:t>
      </w:r>
    </w:p>
    <w:p w14:paraId="273DD2CE" w14:textId="5FCE245F" w:rsidR="00A54175" w:rsidRPr="001A6D7A" w:rsidRDefault="00A54175" w:rsidP="001A6D7A">
      <w:pPr>
        <w:spacing w:after="0"/>
        <w:ind w:firstLine="720"/>
        <w:contextualSpacing/>
        <w:rPr>
          <w:rFonts w:cs="Times New Roman"/>
          <w:szCs w:val="24"/>
          <w:lang w:val="en-GB"/>
        </w:rPr>
      </w:pPr>
      <w:r w:rsidRPr="001A6D7A">
        <w:rPr>
          <w:rFonts w:cs="Times New Roman"/>
          <w:szCs w:val="24"/>
          <w:lang w:val="en-GB"/>
        </w:rPr>
        <w:t>Blood tests, including tests measuring C-reactive protein (CRP) levels and</w:t>
      </w:r>
      <w:bookmarkStart w:id="1" w:name="_Hlk516654891"/>
      <w:r w:rsidRPr="001A6D7A">
        <w:rPr>
          <w:rFonts w:cs="Times New Roman"/>
          <w:szCs w:val="24"/>
          <w:lang w:val="en-GB"/>
        </w:rPr>
        <w:t xml:space="preserve"> erythrocyte sedimentation rate (ESR)</w:t>
      </w:r>
      <w:bookmarkEnd w:id="1"/>
      <w:r w:rsidRPr="001A6D7A">
        <w:rPr>
          <w:rFonts w:cs="Times New Roman"/>
          <w:szCs w:val="24"/>
          <w:lang w:val="en-GB"/>
        </w:rPr>
        <w:t xml:space="preserve">, were </w:t>
      </w:r>
      <w:r w:rsidRPr="001A6D7A">
        <w:rPr>
          <w:rFonts w:eastAsia="맑은 고딕" w:cs="Times New Roman"/>
          <w:szCs w:val="24"/>
          <w:lang w:val="en-GB"/>
        </w:rPr>
        <w:t>performed</w:t>
      </w:r>
      <w:r w:rsidRPr="001A6D7A">
        <w:rPr>
          <w:rFonts w:cs="Times New Roman"/>
          <w:szCs w:val="24"/>
          <w:lang w:val="en-GB"/>
        </w:rPr>
        <w:t xml:space="preserve"> routinely on the day of enrollment after an overnight fast in the medication-free state. Peripheral whole venous blood samples were collected in tubes containing ethylenediaminetetraacetic acid, and serum was prepared by centrifugation for 10–15 min at 4,500 rpm and stored at -80 °C until analysis. IL-6 </w:t>
      </w:r>
      <w:r w:rsidRPr="001A6D7A">
        <w:rPr>
          <w:rFonts w:eastAsia="맑은 고딕" w:cs="Times New Roman"/>
          <w:szCs w:val="24"/>
          <w:lang w:val="en-GB"/>
        </w:rPr>
        <w:t>levels were</w:t>
      </w:r>
      <w:r w:rsidRPr="001A6D7A">
        <w:rPr>
          <w:rFonts w:cs="Times New Roman"/>
          <w:szCs w:val="24"/>
          <w:lang w:val="en-GB"/>
        </w:rPr>
        <w:t xml:space="preserve"> measured using enzyme-linked immunosorbent assay kits (IL-6: R&amp;D Systems, Oxford, UK).</w:t>
      </w:r>
    </w:p>
    <w:p w14:paraId="09CCDECA" w14:textId="50041BD2" w:rsidR="00A54175" w:rsidRPr="001A6D7A" w:rsidRDefault="00A54175" w:rsidP="001A6D7A">
      <w:pPr>
        <w:spacing w:after="0"/>
        <w:ind w:firstLine="720"/>
        <w:contextualSpacing/>
        <w:rPr>
          <w:rFonts w:cs="Times New Roman"/>
          <w:szCs w:val="24"/>
          <w:lang w:val="en-GB"/>
        </w:rPr>
      </w:pPr>
      <w:r w:rsidRPr="001A6D7A">
        <w:rPr>
          <w:rFonts w:eastAsia="맑은 고딕" w:cs="Times New Roman"/>
          <w:szCs w:val="24"/>
          <w:lang w:val="en-GB"/>
        </w:rPr>
        <w:t>The</w:t>
      </w:r>
      <w:r w:rsidRPr="001A6D7A">
        <w:rPr>
          <w:rFonts w:cs="Times New Roman"/>
          <w:szCs w:val="24"/>
          <w:lang w:val="en-GB"/>
        </w:rPr>
        <w:t xml:space="preserve"> rate of decline in FEV</w:t>
      </w:r>
      <w:r w:rsidRPr="001A6D7A">
        <w:rPr>
          <w:rFonts w:cs="Times New Roman"/>
          <w:szCs w:val="24"/>
          <w:vertAlign w:val="subscript"/>
          <w:lang w:val="en-GB"/>
        </w:rPr>
        <w:t>1</w:t>
      </w:r>
      <w:r w:rsidRPr="001A6D7A">
        <w:rPr>
          <w:rFonts w:cs="Times New Roman"/>
          <w:szCs w:val="24"/>
          <w:lang w:val="en-GB"/>
        </w:rPr>
        <w:t xml:space="preserve"> and acute exacerbation history at one</w:t>
      </w:r>
      <w:r w:rsidRPr="001A6D7A">
        <w:rPr>
          <w:rFonts w:eastAsia="맑은 고딕" w:cs="Times New Roman"/>
          <w:szCs w:val="24"/>
          <w:lang w:val="en-GB"/>
        </w:rPr>
        <w:t xml:space="preserve"> </w:t>
      </w:r>
      <w:r w:rsidRPr="001A6D7A">
        <w:rPr>
          <w:rFonts w:cs="Times New Roman"/>
          <w:szCs w:val="24"/>
          <w:lang w:val="en-GB"/>
        </w:rPr>
        <w:t xml:space="preserve">year </w:t>
      </w:r>
      <w:r w:rsidRPr="001A6D7A">
        <w:rPr>
          <w:rFonts w:eastAsia="맑은 고딕" w:cs="Times New Roman"/>
          <w:szCs w:val="24"/>
          <w:lang w:val="en-GB"/>
        </w:rPr>
        <w:t>after</w:t>
      </w:r>
      <w:r w:rsidRPr="001A6D7A">
        <w:rPr>
          <w:rFonts w:cs="Times New Roman"/>
          <w:szCs w:val="24"/>
          <w:lang w:val="en-GB"/>
        </w:rPr>
        <w:t xml:space="preserve"> enrollment was determined.</w:t>
      </w:r>
      <w:r w:rsidRPr="001A6D7A">
        <w:rPr>
          <w:rFonts w:eastAsia="맑은 고딕" w:cs="Times New Roman"/>
          <w:szCs w:val="24"/>
          <w:lang w:val="en-GB"/>
        </w:rPr>
        <w:t xml:space="preserve"> The</w:t>
      </w:r>
      <w:r w:rsidRPr="001A6D7A">
        <w:rPr>
          <w:rFonts w:cs="Times New Roman"/>
          <w:szCs w:val="24"/>
          <w:lang w:val="en-GB"/>
        </w:rPr>
        <w:t xml:space="preserve"> rate of decline in FEV</w:t>
      </w:r>
      <w:r w:rsidRPr="001A6D7A">
        <w:rPr>
          <w:rFonts w:cs="Times New Roman"/>
          <w:szCs w:val="24"/>
          <w:vertAlign w:val="subscript"/>
          <w:lang w:val="en-GB"/>
        </w:rPr>
        <w:t>1</w:t>
      </w:r>
      <w:r w:rsidRPr="001A6D7A">
        <w:rPr>
          <w:rFonts w:cs="Times New Roman"/>
          <w:szCs w:val="24"/>
          <w:lang w:val="en-GB"/>
        </w:rPr>
        <w:t xml:space="preserve"> was calculated in the stable state as </w:t>
      </w:r>
      <w:r w:rsidRPr="001A6D7A">
        <w:rPr>
          <w:rFonts w:eastAsia="맑은 고딕" w:cs="Times New Roman"/>
          <w:szCs w:val="24"/>
          <w:lang w:val="en-GB"/>
        </w:rPr>
        <w:t xml:space="preserve">the </w:t>
      </w:r>
      <w:r w:rsidRPr="001A6D7A">
        <w:rPr>
          <w:rFonts w:cs="Times New Roman"/>
          <w:szCs w:val="24"/>
          <w:lang w:val="en-GB"/>
        </w:rPr>
        <w:t xml:space="preserve">change </w:t>
      </w:r>
      <w:r w:rsidRPr="001A6D7A">
        <w:rPr>
          <w:rFonts w:eastAsia="맑은 고딕" w:cs="Times New Roman"/>
          <w:szCs w:val="24"/>
          <w:lang w:val="en-GB"/>
        </w:rPr>
        <w:t>in</w:t>
      </w:r>
      <w:r w:rsidRPr="001A6D7A">
        <w:rPr>
          <w:rFonts w:cs="Times New Roman"/>
          <w:szCs w:val="24"/>
          <w:lang w:val="en-GB"/>
        </w:rPr>
        <w:t xml:space="preserve"> FEV</w:t>
      </w:r>
      <w:r w:rsidRPr="001A6D7A">
        <w:rPr>
          <w:rFonts w:cs="Times New Roman"/>
          <w:szCs w:val="24"/>
          <w:vertAlign w:val="subscript"/>
          <w:lang w:val="en-GB"/>
        </w:rPr>
        <w:t>1</w:t>
      </w:r>
      <w:r w:rsidRPr="001A6D7A">
        <w:rPr>
          <w:rFonts w:cs="Times New Roman"/>
          <w:szCs w:val="24"/>
          <w:lang w:val="en-GB"/>
        </w:rPr>
        <w:t xml:space="preserve"> from baseline to one year of enrollment. Exacerbation was defined as a sustained deterioration of acute respiratory symptoms beyond the stable state and day-to-day variations that necessitated a change in the regular medication and an unscheduled visit to the hospital. Moderate exacerbation was defined as an increase in symptoms requiring treatment with antibiotics and/or corticosteroids, and severe exacerbation was defined as an increase in symptoms that require hospitalization. Patients who experienced two or more moderate-to-severe exacerbations within one year and with one or more hospitalizations for severe exacerbation were defined as frequent exacerbators.</w:t>
      </w:r>
    </w:p>
    <w:p w14:paraId="138B9678" w14:textId="77777777" w:rsidR="00A54175" w:rsidRPr="001A6D7A" w:rsidRDefault="00A54175">
      <w:pPr>
        <w:rPr>
          <w:rFonts w:cs="Times New Roman"/>
          <w:b/>
          <w:szCs w:val="24"/>
        </w:rPr>
      </w:pPr>
      <w:r w:rsidRPr="001A6D7A">
        <w:rPr>
          <w:rFonts w:cs="Times New Roman"/>
          <w:b/>
          <w:szCs w:val="24"/>
        </w:rPr>
        <w:t>Statistical analysis</w:t>
      </w:r>
    </w:p>
    <w:p w14:paraId="6D183E13" w14:textId="4B0B591B" w:rsidR="00A54175" w:rsidRPr="001A6D7A" w:rsidRDefault="00A54175" w:rsidP="001A6D7A">
      <w:pPr>
        <w:spacing w:after="0"/>
        <w:contextualSpacing/>
        <w:rPr>
          <w:rFonts w:cs="Times New Roman"/>
          <w:szCs w:val="24"/>
          <w:lang w:val="en-GB"/>
        </w:rPr>
      </w:pPr>
      <w:r w:rsidRPr="001A6D7A">
        <w:rPr>
          <w:rFonts w:cs="Times New Roman"/>
          <w:szCs w:val="24"/>
          <w:lang w:val="en-GB"/>
        </w:rPr>
        <w:t xml:space="preserve">The intensity of each ion was normalized, scaled, z-transformed, and aligned according to the retention time using MassHunter Profinder B.08.00 and the Mass Profiler Professional (MPP) software package B.14.9 (Agilent Technologies), to generate a normalized data matrix consisting of the retention time, m/z value, and peak area. Subsequently, a </w:t>
      </w:r>
      <w:r w:rsidRPr="001A6D7A">
        <w:rPr>
          <w:rFonts w:eastAsia="맑은 고딕" w:cs="Times New Roman"/>
          <w:szCs w:val="24"/>
          <w:lang w:val="en-GB"/>
        </w:rPr>
        <w:t>principal</w:t>
      </w:r>
      <w:r w:rsidRPr="001A6D7A">
        <w:rPr>
          <w:rFonts w:cs="Times New Roman"/>
          <w:szCs w:val="24"/>
          <w:lang w:val="en-GB"/>
        </w:rPr>
        <w:t xml:space="preserve"> component analysis (PCA) was performed using the MPP software for both positive and negative </w:t>
      </w:r>
      <w:r w:rsidR="00A92270">
        <w:rPr>
          <w:rFonts w:cs="Times New Roman"/>
          <w:szCs w:val="24"/>
          <w:lang w:val="en-GB"/>
        </w:rPr>
        <w:t>Electrospray ionization (</w:t>
      </w:r>
      <w:r w:rsidRPr="001A6D7A">
        <w:rPr>
          <w:rFonts w:cs="Times New Roman"/>
          <w:szCs w:val="24"/>
          <w:lang w:val="en-GB"/>
        </w:rPr>
        <w:t>ESI</w:t>
      </w:r>
      <w:r w:rsidR="00A92270">
        <w:rPr>
          <w:rFonts w:cs="Times New Roman"/>
          <w:szCs w:val="24"/>
          <w:lang w:val="en-GB"/>
        </w:rPr>
        <w:t>)</w:t>
      </w:r>
      <w:r w:rsidRPr="001A6D7A">
        <w:rPr>
          <w:rFonts w:cs="Times New Roman"/>
          <w:szCs w:val="24"/>
          <w:lang w:val="en-GB"/>
        </w:rPr>
        <w:t xml:space="preserve"> datasets to determine sample clustering and distinguish ions (filtered by P &lt; 0.05, adjusted for the false discovery rate (FDR) between the healthy controls and patients with COPD).</w:t>
      </w:r>
      <w:r w:rsidR="007975B8">
        <w:rPr>
          <w:rFonts w:cs="Times New Roman"/>
          <w:szCs w:val="24"/>
          <w:lang w:val="en-GB"/>
        </w:rPr>
        <w:t xml:space="preserve"> </w:t>
      </w:r>
      <w:r w:rsidRPr="001A6D7A">
        <w:rPr>
          <w:rFonts w:cs="Times New Roman"/>
          <w:szCs w:val="24"/>
          <w:lang w:val="en-GB"/>
        </w:rPr>
        <w:t xml:space="preserve">According to the results of the univariate and multivariate analyses, only metabolites obtained in </w:t>
      </w:r>
      <w:r w:rsidRPr="001A6D7A">
        <w:rPr>
          <w:rFonts w:eastAsia="맑은 고딕" w:cs="Times New Roman"/>
          <w:szCs w:val="24"/>
          <w:lang w:val="en-GB"/>
        </w:rPr>
        <w:t>the ESI-negative mode were subjected to</w:t>
      </w:r>
      <w:r w:rsidRPr="001A6D7A">
        <w:rPr>
          <w:rFonts w:cs="Times New Roman"/>
          <w:szCs w:val="24"/>
          <w:lang w:val="en-GB"/>
        </w:rPr>
        <w:t xml:space="preserve"> further statistical analyses. </w:t>
      </w:r>
      <w:r w:rsidR="007975B8">
        <w:rPr>
          <w:rFonts w:cs="Times New Roman"/>
          <w:szCs w:val="24"/>
          <w:lang w:val="en-GB"/>
        </w:rPr>
        <w:t>To reduce the dimensionality from a large number of metabolic features, multivariate analysis (Principal component analysis) were used. Then, univariate analysis to compare metabolites between two different groups (NC vs S-COPD) and (NC vs T-COPD) were performed.</w:t>
      </w:r>
      <w:r w:rsidR="00622AD1">
        <w:rPr>
          <w:rFonts w:cs="Times New Roman"/>
          <w:szCs w:val="24"/>
          <w:lang w:val="en-GB"/>
        </w:rPr>
        <w:t xml:space="preserve"> </w:t>
      </w:r>
      <w:r w:rsidRPr="001A6D7A">
        <w:rPr>
          <w:rFonts w:cs="Times New Roman"/>
          <w:szCs w:val="24"/>
          <w:lang w:val="en-GB"/>
        </w:rPr>
        <w:t xml:space="preserve">The multiple test problem for selecting ions from global metabolomics was corrected by adjusting for the FDR using the Benjamini and Hochberg method, and metabolites with a fold change greater than 2.0 were filtered for identification. The Bonferroni adjustment was performed using </w:t>
      </w:r>
      <w:r w:rsidRPr="001A6D7A">
        <w:rPr>
          <w:rFonts w:eastAsia="맑은 고딕" w:cs="Times New Roman"/>
          <w:szCs w:val="24"/>
          <w:lang w:val="en-GB"/>
        </w:rPr>
        <w:t xml:space="preserve">the </w:t>
      </w:r>
      <w:r w:rsidRPr="001A6D7A">
        <w:rPr>
          <w:rFonts w:cs="Times New Roman"/>
          <w:szCs w:val="24"/>
          <w:lang w:val="en-GB"/>
        </w:rPr>
        <w:t xml:space="preserve">Kruskal-Wallis test to compare the concentrations of metabolites identified in the targeted analyses, and </w:t>
      </w:r>
      <w:r w:rsidRPr="001A6D7A">
        <w:rPr>
          <w:rFonts w:cs="Times New Roman"/>
          <w:szCs w:val="24"/>
          <w:lang w:val="en-GB"/>
        </w:rPr>
        <w:lastRenderedPageBreak/>
        <w:t>metabolites with fold changes greater than 1.0 were selected. Statistical analyses were performed using GraphPad Prism version 7 (GraphPad Software, Inc., La Jolla, CA, USA) and SPSS 25.0 software (SPSS, Inc.). P-values &lt; 0.05 were considered significant. Network analysis was performed using Cytoscape v. 3.8.0. Selected metabolites with their metabolic information</w:t>
      </w:r>
      <w:r w:rsidRPr="001A6D7A">
        <w:rPr>
          <w:rFonts w:eastAsia="맑은 고딕" w:cs="Times New Roman"/>
          <w:szCs w:val="24"/>
          <w:lang w:val="en-GB"/>
        </w:rPr>
        <w:t xml:space="preserve">, including the </w:t>
      </w:r>
      <w:r w:rsidRPr="001A6D7A">
        <w:rPr>
          <w:rFonts w:cs="Times New Roman"/>
          <w:szCs w:val="24"/>
          <w:lang w:val="en-GB"/>
        </w:rPr>
        <w:t xml:space="preserve">identification number in </w:t>
      </w:r>
      <w:r w:rsidRPr="001A6D7A">
        <w:rPr>
          <w:rFonts w:eastAsia="맑은 고딕" w:cs="Times New Roman"/>
          <w:szCs w:val="24"/>
          <w:lang w:val="en-GB"/>
        </w:rPr>
        <w:t>PubChem</w:t>
      </w:r>
      <w:r w:rsidRPr="001A6D7A">
        <w:rPr>
          <w:rFonts w:cs="Times New Roman"/>
          <w:szCs w:val="24"/>
          <w:lang w:val="en-GB"/>
        </w:rPr>
        <w:t>, Kyoto Encyclopedia of Genes and Genomes (KEGG) value</w:t>
      </w:r>
      <w:r w:rsidRPr="001A6D7A">
        <w:rPr>
          <w:rFonts w:eastAsia="맑은 고딕" w:cs="Times New Roman"/>
          <w:szCs w:val="24"/>
          <w:lang w:val="en-GB"/>
        </w:rPr>
        <w:t xml:space="preserve">, and regulation in patients with COPD, were loaded into </w:t>
      </w:r>
      <w:r w:rsidRPr="001A6D7A">
        <w:rPr>
          <w:rFonts w:cs="Times New Roman"/>
          <w:szCs w:val="24"/>
          <w:lang w:val="en-GB"/>
        </w:rPr>
        <w:t xml:space="preserve">Cytoscape. Visualization was performed using </w:t>
      </w:r>
      <w:r w:rsidRPr="001A6D7A">
        <w:rPr>
          <w:rFonts w:eastAsia="맑은 고딕" w:cs="Times New Roman"/>
          <w:szCs w:val="24"/>
          <w:lang w:val="en-GB"/>
        </w:rPr>
        <w:t xml:space="preserve">the </w:t>
      </w:r>
      <w:r w:rsidR="006A5493">
        <w:rPr>
          <w:rFonts w:cs="Times New Roman"/>
          <w:szCs w:val="24"/>
          <w:lang w:val="en-GB"/>
        </w:rPr>
        <w:t xml:space="preserve">yFiles Organic Layout method which is a muli-purpose layout style based on the force-directed layout paradigm. </w:t>
      </w:r>
    </w:p>
    <w:p w14:paraId="44E980F8" w14:textId="0C91834A" w:rsidR="00994A3D" w:rsidRPr="001A6D7A" w:rsidRDefault="00994A3D" w:rsidP="00994A3D">
      <w:pPr>
        <w:spacing w:before="100" w:beforeAutospacing="1" w:after="100" w:afterAutospacing="1"/>
        <w:jc w:val="both"/>
        <w:rPr>
          <w:rFonts w:eastAsia="Times New Roman" w:cs="Times New Roman"/>
          <w:szCs w:val="24"/>
          <w:lang w:val="en-GB" w:eastAsia="en-GB"/>
        </w:rPr>
      </w:pPr>
    </w:p>
    <w:p w14:paraId="4D059444" w14:textId="77777777" w:rsidR="00994A3D" w:rsidRPr="001A6D7A" w:rsidRDefault="00654E8F" w:rsidP="0001436A">
      <w:pPr>
        <w:pStyle w:val="1"/>
      </w:pPr>
      <w:r w:rsidRPr="001A6D7A">
        <w:t>Supplementary Figures and Tables</w:t>
      </w:r>
    </w:p>
    <w:p w14:paraId="1FC4B214" w14:textId="43AE9D32" w:rsidR="00023838" w:rsidRDefault="00023838" w:rsidP="00023838">
      <w:pPr>
        <w:spacing w:after="0"/>
        <w:contextualSpacing/>
        <w:rPr>
          <w:rFonts w:cs="Times New Roman"/>
          <w:szCs w:val="24"/>
        </w:rPr>
      </w:pPr>
      <w:r w:rsidRPr="001A6D7A">
        <w:rPr>
          <w:rFonts w:cs="Times New Roman"/>
          <w:b/>
          <w:szCs w:val="24"/>
        </w:rPr>
        <w:t xml:space="preserve">Table S1. </w:t>
      </w:r>
      <w:r>
        <w:rPr>
          <w:rFonts w:cs="Times New Roman"/>
          <w:szCs w:val="24"/>
        </w:rPr>
        <w:t>Limit of detection level of Targeted metabolomics</w:t>
      </w:r>
    </w:p>
    <w:p w14:paraId="59A25548" w14:textId="77777777" w:rsidR="00023838" w:rsidRPr="001A6D7A" w:rsidRDefault="00023838" w:rsidP="00023838">
      <w:pPr>
        <w:spacing w:after="0"/>
        <w:contextualSpacing/>
        <w:rPr>
          <w:rFonts w:cs="Times New Roman"/>
          <w:szCs w:val="24"/>
        </w:rPr>
      </w:pPr>
    </w:p>
    <w:tbl>
      <w:tblPr>
        <w:tblW w:w="5000" w:type="pct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633"/>
        <w:gridCol w:w="1453"/>
        <w:gridCol w:w="1497"/>
        <w:gridCol w:w="1487"/>
        <w:gridCol w:w="1788"/>
        <w:gridCol w:w="1497"/>
      </w:tblGrid>
      <w:tr w:rsidR="00DF17A6" w:rsidRPr="000C3C3A" w14:paraId="2C414475" w14:textId="77777777" w:rsidTr="00DF17A6">
        <w:trPr>
          <w:trHeight w:val="345"/>
        </w:trPr>
        <w:tc>
          <w:tcPr>
            <w:tcW w:w="889" w:type="pct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5055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Metabolite</w:t>
            </w:r>
          </w:p>
        </w:tc>
        <w:tc>
          <w:tcPr>
            <w:tcW w:w="789" w:type="pct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A3D1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lass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6391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OD (calc.) [µM]</w:t>
            </w:r>
          </w:p>
        </w:tc>
        <w:tc>
          <w:tcPr>
            <w:tcW w:w="953" w:type="pct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9788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Metabolite</w:t>
            </w:r>
          </w:p>
        </w:tc>
        <w:tc>
          <w:tcPr>
            <w:tcW w:w="976" w:type="pct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2BED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lass</w:t>
            </w:r>
          </w:p>
        </w:tc>
        <w:tc>
          <w:tcPr>
            <w:tcW w:w="813" w:type="pct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F530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OD (calc.) [µM]</w:t>
            </w:r>
          </w:p>
        </w:tc>
      </w:tr>
      <w:tr w:rsidR="00DF17A6" w:rsidRPr="000C3C3A" w14:paraId="73691600" w14:textId="77777777" w:rsidTr="00DF17A6">
        <w:trPr>
          <w:trHeight w:val="345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BFB3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0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16E7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7538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2.72</w:t>
            </w:r>
          </w:p>
        </w:tc>
        <w:tc>
          <w:tcPr>
            <w:tcW w:w="95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D01E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14:0</w:t>
            </w:r>
          </w:p>
        </w:tc>
        <w:tc>
          <w:tcPr>
            <w:tcW w:w="97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F68F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AA85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973</w:t>
            </w:r>
          </w:p>
        </w:tc>
      </w:tr>
      <w:tr w:rsidR="00DF17A6" w:rsidRPr="000C3C3A" w14:paraId="4F663E0A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DFCA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2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1856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97B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7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2124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16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4788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180C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2</w:t>
            </w:r>
          </w:p>
        </w:tc>
      </w:tr>
      <w:tr w:rsidR="00DF17A6" w:rsidRPr="000C3C3A" w14:paraId="7B92BAD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6E71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3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D297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B88B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66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915A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16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03F1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25C7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7</w:t>
            </w:r>
          </w:p>
        </w:tc>
      </w:tr>
      <w:tr w:rsidR="00DF17A6" w:rsidRPr="000C3C3A" w14:paraId="2D9F99C1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5BF7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3-DC (C4-OH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FF70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582F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F18D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17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A119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2450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</w:t>
            </w:r>
          </w:p>
        </w:tc>
      </w:tr>
      <w:tr w:rsidR="00DF17A6" w:rsidRPr="000C3C3A" w14:paraId="04FF36BD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A5B1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3-OH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5D40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4EE3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97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442D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18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54A8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8541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323</w:t>
            </w:r>
          </w:p>
        </w:tc>
      </w:tr>
      <w:tr w:rsidR="00DF17A6" w:rsidRPr="000C3C3A" w14:paraId="43D834B2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39ED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3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08D9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3E51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4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989E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18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BA91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20F0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254</w:t>
            </w:r>
          </w:p>
        </w:tc>
      </w:tr>
      <w:tr w:rsidR="00DF17A6" w:rsidRPr="000C3C3A" w14:paraId="7A6CC23C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A7BB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4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9CAC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58C0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46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926C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18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0A7E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566F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</w:tr>
      <w:tr w:rsidR="00DF17A6" w:rsidRPr="000C3C3A" w14:paraId="1E977BDF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47F3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4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05D5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95A3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810F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20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F5A6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BDB4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2</w:t>
            </w:r>
          </w:p>
        </w:tc>
      </w:tr>
      <w:tr w:rsidR="00DF17A6" w:rsidRPr="000C3C3A" w14:paraId="11022D43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7EE6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5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0ED4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CC30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7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2700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20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1AFB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FB9A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</w:t>
            </w:r>
          </w:p>
        </w:tc>
      </w:tr>
      <w:tr w:rsidR="00DF17A6" w:rsidRPr="000C3C3A" w14:paraId="69282FD7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F24E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5-DC (C6-OH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7894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A876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6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9DBC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24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22FB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CB2E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.3</w:t>
            </w:r>
          </w:p>
        </w:tc>
      </w:tr>
      <w:tr w:rsidR="00DF17A6" w:rsidRPr="000C3C3A" w14:paraId="6F28CDDC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048D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5-M-DC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70BA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65A8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9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B157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26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2D00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3113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</w:tr>
      <w:tr w:rsidR="00DF17A6" w:rsidRPr="000C3C3A" w14:paraId="7FDF57E4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E716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5-OH (C3-DC-M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29D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C866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8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E1BE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26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2378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812A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4</w:t>
            </w:r>
          </w:p>
        </w:tc>
      </w:tr>
      <w:tr w:rsidR="00DF17A6" w:rsidRPr="000C3C3A" w14:paraId="5832A7E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BC8E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5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62DB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588D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77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0AB5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28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A7B7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EF03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3</w:t>
            </w:r>
          </w:p>
        </w:tc>
      </w:tr>
      <w:tr w:rsidR="00DF17A6" w:rsidRPr="000C3C3A" w14:paraId="09B9D70E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F2F2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5:1-DC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1429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456A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76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CF63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oPC a C28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DB87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AF1C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5</w:t>
            </w:r>
          </w:p>
        </w:tc>
      </w:tr>
      <w:tr w:rsidR="00DF17A6" w:rsidRPr="000C3C3A" w14:paraId="51B406B9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BE85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6 (C4:1-DC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C0FB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2CFD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C637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24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FB4F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DB27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</w:tr>
      <w:tr w:rsidR="00DF17A6" w:rsidRPr="000C3C3A" w14:paraId="4CF355CC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2C75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6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6302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2BA1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AC8D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26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884D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D6C6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822</w:t>
            </w:r>
          </w:p>
        </w:tc>
      </w:tr>
      <w:tr w:rsidR="00DF17A6" w:rsidRPr="000C3C3A" w14:paraId="5420C74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F526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7-DC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9AE8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890B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69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3732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28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5500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BBA2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4</w:t>
            </w:r>
          </w:p>
        </w:tc>
      </w:tr>
      <w:tr w:rsidR="00DF17A6" w:rsidRPr="000C3C3A" w14:paraId="2A42ABBA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8C9B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8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FC3F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D4A3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2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62E3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0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841A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BBB0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37</w:t>
            </w:r>
          </w:p>
        </w:tc>
      </w:tr>
      <w:tr w:rsidR="00DF17A6" w:rsidRPr="000C3C3A" w14:paraId="60EC8308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2B5A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9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F41D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D0F0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64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71FA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0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5C01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68F8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6</w:t>
            </w:r>
          </w:p>
        </w:tc>
      </w:tr>
      <w:tr w:rsidR="00DF17A6" w:rsidRPr="000C3C3A" w14:paraId="40F76F88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BC03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0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9F6E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24F7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97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E733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2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63A8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F2B9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4</w:t>
            </w:r>
          </w:p>
        </w:tc>
      </w:tr>
      <w:tr w:rsidR="00DF17A6" w:rsidRPr="000C3C3A" w14:paraId="04E806B3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E990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0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1D16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B1BE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6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9812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2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D472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0938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6</w:t>
            </w:r>
          </w:p>
        </w:tc>
      </w:tr>
      <w:tr w:rsidR="00DF17A6" w:rsidRPr="000C3C3A" w14:paraId="2BA760D5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5C00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0:2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5369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D365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87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9C96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2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101B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B75E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</w:t>
            </w:r>
          </w:p>
        </w:tc>
      </w:tr>
      <w:tr w:rsidR="00DF17A6" w:rsidRPr="000C3C3A" w14:paraId="2C73B183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AA88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2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FA15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CD10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4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BFE9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2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3BDA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F89B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8</w:t>
            </w:r>
          </w:p>
        </w:tc>
      </w:tr>
      <w:tr w:rsidR="00DF17A6" w:rsidRPr="000C3C3A" w14:paraId="274F77F2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DBB9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2-DC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36BC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9660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369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B62F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4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FC04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0EA0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6</w:t>
            </w:r>
          </w:p>
        </w:tc>
      </w:tr>
      <w:tr w:rsidR="00DF17A6" w:rsidRPr="000C3C3A" w14:paraId="1971C28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9517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lastRenderedPageBreak/>
              <w:t>C12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7E25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29A0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2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B5BB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4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9D07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F81C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</w:tr>
      <w:tr w:rsidR="00DF17A6" w:rsidRPr="000C3C3A" w14:paraId="0053380D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F65D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4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3C66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FEFB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CB24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4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F088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6331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</w:tr>
      <w:tr w:rsidR="00DF17A6" w:rsidRPr="000C3C3A" w14:paraId="00F2CCA4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A08D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4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1E9D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494C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8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BB69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4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8A24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6A5C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6</w:t>
            </w:r>
          </w:p>
        </w:tc>
      </w:tr>
      <w:tr w:rsidR="00DF17A6" w:rsidRPr="000C3C3A" w14:paraId="378936A3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1610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4:1-OH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4454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1896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2315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6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C353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271E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276</w:t>
            </w:r>
          </w:p>
        </w:tc>
      </w:tr>
      <w:tr w:rsidR="00DF17A6" w:rsidRPr="000C3C3A" w14:paraId="0A8D46ED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1E53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4:2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2DB8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B8EA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C454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6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A9FD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3D0C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</w:t>
            </w:r>
          </w:p>
        </w:tc>
      </w:tr>
      <w:tr w:rsidR="00DF17A6" w:rsidRPr="000C3C3A" w14:paraId="08E5DF2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6A36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4:2-OH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76DD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D157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4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D399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6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73B0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F9DD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5</w:t>
            </w:r>
          </w:p>
        </w:tc>
      </w:tr>
      <w:tr w:rsidR="00DF17A6" w:rsidRPr="000C3C3A" w14:paraId="4F5F991D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D88B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6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1E5B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74BD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8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467B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6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AD82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41F4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4</w:t>
            </w:r>
          </w:p>
        </w:tc>
      </w:tr>
      <w:tr w:rsidR="00DF17A6" w:rsidRPr="000C3C3A" w14:paraId="11D1DFFA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1D69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6-OH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2054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1EF0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49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CB9A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6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A7BF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316E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4</w:t>
            </w:r>
          </w:p>
        </w:tc>
      </w:tr>
      <w:tr w:rsidR="00DF17A6" w:rsidRPr="000C3C3A" w14:paraId="17DB3741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A47A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6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C60C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8D31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77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5C57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6:5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4FFA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FBEE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</w:tr>
      <w:tr w:rsidR="00DF17A6" w:rsidRPr="000C3C3A" w14:paraId="1521BBAF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366D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6:1-OH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D491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9719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9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761D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6:6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1EAA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39ED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5</w:t>
            </w:r>
          </w:p>
        </w:tc>
      </w:tr>
      <w:tr w:rsidR="00DF17A6" w:rsidRPr="000C3C3A" w14:paraId="340D54BE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9DBA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6:2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D510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ADAA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21ED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8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5FB7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CEA8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2</w:t>
            </w:r>
          </w:p>
        </w:tc>
      </w:tr>
      <w:tr w:rsidR="00DF17A6" w:rsidRPr="000C3C3A" w14:paraId="6655092A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8DCD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6:2-OH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DA39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A80C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BE5F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8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1A55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1FE4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8</w:t>
            </w:r>
          </w:p>
        </w:tc>
      </w:tr>
      <w:tr w:rsidR="00DF17A6" w:rsidRPr="000C3C3A" w14:paraId="3E2AD0A4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D779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8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17B7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AC3D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73A9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8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6A8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6954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4</w:t>
            </w:r>
          </w:p>
        </w:tc>
      </w:tr>
      <w:tr w:rsidR="00DF17A6" w:rsidRPr="000C3C3A" w14:paraId="0460D8BA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2EE5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8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EFD8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160D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20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DCDE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8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226E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A9CD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</w:t>
            </w:r>
          </w:p>
        </w:tc>
      </w:tr>
      <w:tr w:rsidR="00DF17A6" w:rsidRPr="000C3C3A" w14:paraId="0D7FB40E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7168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8:1-OH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7693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D5E9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0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1C1D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8:5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6DEF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3FBC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5</w:t>
            </w:r>
          </w:p>
        </w:tc>
      </w:tr>
      <w:tr w:rsidR="00DF17A6" w:rsidRPr="000C3C3A" w14:paraId="743C2994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B229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18:2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C2E0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cylcarnit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F0E4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7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368B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38:6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469A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50DB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</w:t>
            </w:r>
          </w:p>
        </w:tc>
      </w:tr>
      <w:tr w:rsidR="00DF17A6" w:rsidRPr="000C3C3A" w14:paraId="27948C0F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3F58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la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ED8B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DBA4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10EB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0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D534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170E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13</w:t>
            </w:r>
          </w:p>
        </w:tc>
      </w:tr>
      <w:tr w:rsidR="00DF17A6" w:rsidRPr="000C3C3A" w14:paraId="4A33A81C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DDBE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rg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9756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98D0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4A14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0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D240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BC93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</w:t>
            </w:r>
          </w:p>
        </w:tc>
      </w:tr>
      <w:tr w:rsidR="00DF17A6" w:rsidRPr="000C3C3A" w14:paraId="53DB10AE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5258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sn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E2A8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144A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3471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0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BB67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4D7E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6</w:t>
            </w:r>
          </w:p>
        </w:tc>
      </w:tr>
      <w:tr w:rsidR="00DF17A6" w:rsidRPr="000C3C3A" w14:paraId="6DF072CF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BCEA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sp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3EF0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4C96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EB48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0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F950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4F10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</w:tr>
      <w:tr w:rsidR="00DF17A6" w:rsidRPr="000C3C3A" w14:paraId="7A53DC35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16F6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it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B942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FEF9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84A8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0:5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F02F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292B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4</w:t>
            </w:r>
          </w:p>
        </w:tc>
      </w:tr>
      <w:tr w:rsidR="00DF17A6" w:rsidRPr="000C3C3A" w14:paraId="1DE84BD8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3DA0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n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F693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3A7B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5D75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0:6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2355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5083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64</w:t>
            </w:r>
          </w:p>
        </w:tc>
      </w:tr>
      <w:tr w:rsidR="00DF17A6" w:rsidRPr="000C3C3A" w14:paraId="7D8B4DB4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2639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u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3E56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3C3B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8C2B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2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1A70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200F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</w:t>
            </w:r>
          </w:p>
        </w:tc>
      </w:tr>
      <w:tr w:rsidR="00DF17A6" w:rsidRPr="000C3C3A" w14:paraId="160501D7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0F40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E209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4D9E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7803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2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E213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CD1A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8</w:t>
            </w:r>
          </w:p>
        </w:tc>
      </w:tr>
      <w:tr w:rsidR="00DF17A6" w:rsidRPr="000C3C3A" w14:paraId="7F1F5993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45D4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His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AAA1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CB4B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C867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2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FB52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6B52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8</w:t>
            </w:r>
          </w:p>
        </w:tc>
      </w:tr>
      <w:tr w:rsidR="00DF17A6" w:rsidRPr="000C3C3A" w14:paraId="29F87903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C4B2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Il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BB64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C10D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FD70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2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9629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7168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6</w:t>
            </w:r>
          </w:p>
        </w:tc>
      </w:tr>
      <w:tr w:rsidR="00DF17A6" w:rsidRPr="000C3C3A" w14:paraId="20960602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7298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eu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0034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B2E6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F532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2:5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5A1B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992E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5</w:t>
            </w:r>
          </w:p>
        </w:tc>
      </w:tr>
      <w:tr w:rsidR="00DF17A6" w:rsidRPr="000C3C3A" w14:paraId="1F51E9C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13CE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Lys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9B93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34A4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52A5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a C42:6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6D77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524C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68</w:t>
            </w:r>
          </w:p>
        </w:tc>
      </w:tr>
      <w:tr w:rsidR="00DF17A6" w:rsidRPr="000C3C3A" w14:paraId="742630EA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1286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Met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8572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45B8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8BE4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0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9BC3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713F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29</w:t>
            </w:r>
          </w:p>
        </w:tc>
      </w:tr>
      <w:tr w:rsidR="00DF17A6" w:rsidRPr="000C3C3A" w14:paraId="34DDF18F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F6BB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Orn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3CB6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F27B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3E75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0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E7CC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58A0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</w:t>
            </w:r>
          </w:p>
        </w:tc>
      </w:tr>
      <w:tr w:rsidR="00DF17A6" w:rsidRPr="000C3C3A" w14:paraId="3F363425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8D6D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h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5B79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FEC8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1A90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0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E049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25A7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7</w:t>
            </w:r>
          </w:p>
        </w:tc>
      </w:tr>
      <w:tr w:rsidR="00DF17A6" w:rsidRPr="000C3C3A" w14:paraId="64C393E6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B34E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ro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9440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2BC2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8B2D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2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2461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8961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9</w:t>
            </w:r>
          </w:p>
        </w:tc>
      </w:tr>
      <w:tr w:rsidR="00DF17A6" w:rsidRPr="000C3C3A" w14:paraId="26269681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DD5B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er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BB9C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3A06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E3CD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2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16D6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006E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</w:t>
            </w:r>
          </w:p>
        </w:tc>
      </w:tr>
      <w:tr w:rsidR="00DF17A6" w:rsidRPr="000C3C3A" w14:paraId="1FEAF667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895A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Thr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0EEE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9A3E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0BCA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4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29BF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7887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7</w:t>
            </w:r>
          </w:p>
        </w:tc>
      </w:tr>
      <w:tr w:rsidR="00DF17A6" w:rsidRPr="000C3C3A" w14:paraId="13B9DD91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B97A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Trp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67B8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E907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7E5B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4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46CD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FE89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2</w:t>
            </w:r>
          </w:p>
        </w:tc>
      </w:tr>
      <w:tr w:rsidR="00DF17A6" w:rsidRPr="000C3C3A" w14:paraId="5417753B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5C3D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Tyr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5EEF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E0D0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639A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4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DB3E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B534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</w:tr>
      <w:tr w:rsidR="00DF17A6" w:rsidRPr="000C3C3A" w14:paraId="4A12369D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9447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Val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4F9A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minoac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B374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4083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4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CF28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06A1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5</w:t>
            </w:r>
          </w:p>
        </w:tc>
      </w:tr>
      <w:tr w:rsidR="00DF17A6" w:rsidRPr="000C3C3A" w14:paraId="2D3D0638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60B7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lastRenderedPageBreak/>
              <w:t>Ac-Orn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2935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A886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ED80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6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2D99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152A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08</w:t>
            </w:r>
          </w:p>
        </w:tc>
      </w:tr>
      <w:tr w:rsidR="00DF17A6" w:rsidRPr="000C3C3A" w14:paraId="3E7B11F3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4709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DMA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0B11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7985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8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B8C7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6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92CD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A0C0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</w:t>
            </w:r>
          </w:p>
        </w:tc>
      </w:tr>
      <w:tr w:rsidR="00DF17A6" w:rsidRPr="000C3C3A" w14:paraId="67D462E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C68B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alpha-AAA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A6C0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02FA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4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1CA7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6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180D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9704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</w:tr>
      <w:tr w:rsidR="00DF17A6" w:rsidRPr="000C3C3A" w14:paraId="7ED00FC6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20F7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4-OH-Pro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8AEE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BEB1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6397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6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6F32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AFB1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7</w:t>
            </w:r>
          </w:p>
        </w:tc>
      </w:tr>
      <w:tr w:rsidR="00DF17A6" w:rsidRPr="000C3C3A" w14:paraId="19CC73EE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A1E6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arnosin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C6E6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3D58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3AF2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6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24DF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5F9C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3</w:t>
            </w:r>
          </w:p>
        </w:tc>
      </w:tr>
      <w:tr w:rsidR="00DF17A6" w:rsidRPr="000C3C3A" w14:paraId="7791CB39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8381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Creatinin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DBBC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8A15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1A83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6:5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E651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94F3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2</w:t>
            </w:r>
          </w:p>
        </w:tc>
      </w:tr>
      <w:tr w:rsidR="00DF17A6" w:rsidRPr="000C3C3A" w14:paraId="3DF11D7E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E316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DOPA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A4B9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3579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342D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8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84B4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C074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329</w:t>
            </w:r>
          </w:p>
        </w:tc>
      </w:tr>
      <w:tr w:rsidR="00DF17A6" w:rsidRPr="000C3C3A" w14:paraId="25019813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542D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Dopamin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10FC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867C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1B5E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8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B2CE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5EA7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5</w:t>
            </w:r>
          </w:p>
        </w:tc>
      </w:tr>
      <w:tr w:rsidR="00DF17A6" w:rsidRPr="000C3C3A" w14:paraId="7A6AC3CF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3E28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Histamin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51AE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6A21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4CB0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8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CDB3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30F3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8</w:t>
            </w:r>
          </w:p>
        </w:tc>
      </w:tr>
      <w:tr w:rsidR="00DF17A6" w:rsidRPr="000C3C3A" w14:paraId="2A65353F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6C38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Kynurenin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7D81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A30F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6482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8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9FB3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8710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</w:tr>
      <w:tr w:rsidR="00DF17A6" w:rsidRPr="000C3C3A" w14:paraId="192621DB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8769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Met-SO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A94B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7EEC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EED0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8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8F97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8349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5</w:t>
            </w:r>
          </w:p>
        </w:tc>
      </w:tr>
      <w:tr w:rsidR="00DF17A6" w:rsidRPr="000C3C3A" w14:paraId="01AE027A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D8D6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Nitro-Tyr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7514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62A5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26C9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8:5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CF72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1AD3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</w:tr>
      <w:tr w:rsidR="00DF17A6" w:rsidRPr="000C3C3A" w14:paraId="73A49599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1B55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EA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6E58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181B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963A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38:6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0DD4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5BDF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</w:t>
            </w:r>
          </w:p>
        </w:tc>
      </w:tr>
      <w:tr w:rsidR="00DF17A6" w:rsidRPr="000C3C3A" w14:paraId="31EB727F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C00A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utrescin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0BF4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7201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72AF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0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8DF7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18A8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6</w:t>
            </w:r>
          </w:p>
        </w:tc>
      </w:tr>
      <w:tr w:rsidR="00DF17A6" w:rsidRPr="000C3C3A" w14:paraId="7AC2FC7D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440B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DMA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45AE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FBA9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5091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0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9BA7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2AF7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</w:tr>
      <w:tr w:rsidR="00DF17A6" w:rsidRPr="000C3C3A" w14:paraId="0D16C2A1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D3C8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erotonin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7B6E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1583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1558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0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BBE7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6B69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5</w:t>
            </w:r>
          </w:p>
        </w:tc>
      </w:tr>
      <w:tr w:rsidR="00DF17A6" w:rsidRPr="000C3C3A" w14:paraId="3A9D7C5B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547D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ermidin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1190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933C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8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408C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0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25A3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CD82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17</w:t>
            </w:r>
          </w:p>
        </w:tc>
      </w:tr>
      <w:tr w:rsidR="00DF17A6" w:rsidRPr="000C3C3A" w14:paraId="3816981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8724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ermin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4984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2EC7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8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6FAD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0:5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28B0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CAC3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6</w:t>
            </w:r>
          </w:p>
        </w:tc>
      </w:tr>
      <w:tr w:rsidR="00DF17A6" w:rsidRPr="000C3C3A" w14:paraId="17C53DC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4637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t4-OH-Pro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9D62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8856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2C35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0:6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BE0C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B10E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5</w:t>
            </w:r>
          </w:p>
        </w:tc>
      </w:tr>
      <w:tr w:rsidR="00DF17A6" w:rsidRPr="000C3C3A" w14:paraId="457065A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EA69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Taurine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92C3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3345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8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CDF1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2:0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6CF7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0FF5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431</w:t>
            </w:r>
          </w:p>
        </w:tc>
      </w:tr>
      <w:tr w:rsidR="00DF17A6" w:rsidRPr="000C3C3A" w14:paraId="53D68670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78DB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total DMA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51A4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Biogenic Amine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DB30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9742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2:1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9AB8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605B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</w:t>
            </w:r>
          </w:p>
        </w:tc>
      </w:tr>
      <w:tr w:rsidR="00DF17A6" w:rsidRPr="000C3C3A" w14:paraId="60AAA267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056D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(OH) C14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F91D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B30B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2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7974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2:2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308E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99A2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6</w:t>
            </w:r>
          </w:p>
        </w:tc>
      </w:tr>
      <w:tr w:rsidR="00DF17A6" w:rsidRPr="000C3C3A" w14:paraId="061CF1F2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52F0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(OH) C16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9B85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1E68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2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5ABB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2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9BA8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5196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6</w:t>
            </w:r>
          </w:p>
        </w:tc>
      </w:tr>
      <w:tr w:rsidR="00DF17A6" w:rsidRPr="000C3C3A" w14:paraId="2E342691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A7CE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(OH) C22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64EE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EF65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5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C9D4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2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A7F7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7D2F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3</w:t>
            </w:r>
          </w:p>
        </w:tc>
      </w:tr>
      <w:tr w:rsidR="00DF17A6" w:rsidRPr="000C3C3A" w14:paraId="027B9424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8594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(OH) C22:2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6A38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C79F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FBF3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2:5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85E1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DF3B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708</w:t>
            </w:r>
          </w:p>
        </w:tc>
      </w:tr>
      <w:tr w:rsidR="00DF17A6" w:rsidRPr="000C3C3A" w14:paraId="1B23D16B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EE8B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(OH) C24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1B04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5A7A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DB38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4:3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CC6D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4F18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6</w:t>
            </w:r>
          </w:p>
        </w:tc>
      </w:tr>
      <w:tr w:rsidR="00DF17A6" w:rsidRPr="000C3C3A" w14:paraId="331BA275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5C0E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16:0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5246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21A6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C721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4:4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1691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9931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</w:tr>
      <w:tr w:rsidR="00DF17A6" w:rsidRPr="000C3C3A" w14:paraId="3AB48E69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42D9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16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5871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D698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5715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4:5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B3ED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6F5E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86</w:t>
            </w:r>
          </w:p>
        </w:tc>
      </w:tr>
      <w:tr w:rsidR="00DF17A6" w:rsidRPr="000C3C3A" w14:paraId="0BB42A1A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836C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18:0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A219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7B1F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7</w:t>
            </w:r>
          </w:p>
        </w:tc>
        <w:tc>
          <w:tcPr>
            <w:tcW w:w="9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414B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PC ae C44:6</w:t>
            </w:r>
          </w:p>
        </w:tc>
        <w:tc>
          <w:tcPr>
            <w:tcW w:w="9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BC09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Glycerophospholipids</w:t>
            </w:r>
          </w:p>
        </w:tc>
        <w:tc>
          <w:tcPr>
            <w:tcW w:w="8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75FD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92</w:t>
            </w:r>
          </w:p>
        </w:tc>
      </w:tr>
      <w:tr w:rsidR="00DF17A6" w:rsidRPr="000C3C3A" w14:paraId="2DFE7752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FD20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18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850C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0732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  <w:tc>
          <w:tcPr>
            <w:tcW w:w="9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F9A3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CA03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AAB6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</w:tr>
      <w:tr w:rsidR="00DF17A6" w:rsidRPr="000C3C3A" w14:paraId="47962E91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443A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20:2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446B7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9CDA6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5</w:t>
            </w:r>
          </w:p>
        </w:tc>
        <w:tc>
          <w:tcPr>
            <w:tcW w:w="9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313D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C5A2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C1FA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</w:tr>
      <w:tr w:rsidR="00DF17A6" w:rsidRPr="000C3C3A" w14:paraId="746C5FA5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54AAA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22:3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E3B5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8564D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</w:t>
            </w:r>
          </w:p>
        </w:tc>
        <w:tc>
          <w:tcPr>
            <w:tcW w:w="9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370A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CF1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5D0E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</w:tr>
      <w:tr w:rsidR="00DF17A6" w:rsidRPr="000C3C3A" w14:paraId="6E0EFF44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E377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24:0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21004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D502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13</w:t>
            </w:r>
          </w:p>
        </w:tc>
        <w:tc>
          <w:tcPr>
            <w:tcW w:w="9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9CFA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0E6F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9070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</w:tr>
      <w:tr w:rsidR="00DF17A6" w:rsidRPr="000C3C3A" w14:paraId="309CA35B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3B33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24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FF56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6BD9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35</w:t>
            </w:r>
          </w:p>
        </w:tc>
        <w:tc>
          <w:tcPr>
            <w:tcW w:w="9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3709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42A80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F46D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</w:tr>
      <w:tr w:rsidR="00DF17A6" w:rsidRPr="000C3C3A" w14:paraId="7812BCA3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3B55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26:0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FEDC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1766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15</w:t>
            </w:r>
          </w:p>
        </w:tc>
        <w:tc>
          <w:tcPr>
            <w:tcW w:w="9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762F3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BB37B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1602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</w:tr>
      <w:tr w:rsidR="00DF17A6" w:rsidRPr="000C3C3A" w14:paraId="54468FF8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BBED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M C26: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4064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phingolipid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2C8E2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0.006</w:t>
            </w:r>
          </w:p>
        </w:tc>
        <w:tc>
          <w:tcPr>
            <w:tcW w:w="9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1822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C171F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FD621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</w:tr>
      <w:tr w:rsidR="00DF17A6" w:rsidRPr="000C3C3A" w14:paraId="71474B7D" w14:textId="77777777" w:rsidTr="00DF17A6">
        <w:trPr>
          <w:trHeight w:val="330"/>
        </w:trPr>
        <w:tc>
          <w:tcPr>
            <w:tcW w:w="88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E1115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H1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2335C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Sugars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93D5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  <w:r w:rsidRPr="00DF17A6">
              <w:rPr>
                <w:rFonts w:eastAsia="맑은 고딕" w:cs="Times New Roman"/>
                <w:color w:val="000000"/>
                <w:sz w:val="18"/>
                <w:lang w:eastAsia="ko-KR"/>
              </w:rPr>
              <w:t>77.4</w:t>
            </w:r>
          </w:p>
        </w:tc>
        <w:tc>
          <w:tcPr>
            <w:tcW w:w="9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41D08" w14:textId="77777777" w:rsidR="00DF17A6" w:rsidRPr="00DF17A6" w:rsidRDefault="00DF17A6" w:rsidP="00DF17A6">
            <w:pPr>
              <w:spacing w:before="0" w:after="0"/>
              <w:jc w:val="center"/>
              <w:rPr>
                <w:rFonts w:eastAsia="맑은 고딕" w:cs="Times New Roman"/>
                <w:color w:val="000000"/>
                <w:sz w:val="18"/>
                <w:lang w:eastAsia="ko-KR"/>
              </w:rPr>
            </w:pP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AAC99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C4A9E" w14:textId="77777777" w:rsidR="00DF17A6" w:rsidRPr="00DF17A6" w:rsidRDefault="00DF17A6" w:rsidP="00DF17A6">
            <w:pPr>
              <w:spacing w:before="0" w:after="0"/>
              <w:jc w:val="center"/>
              <w:rPr>
                <w:rFonts w:eastAsia="Times New Roman" w:cs="Times New Roman"/>
                <w:sz w:val="18"/>
                <w:szCs w:val="20"/>
                <w:lang w:eastAsia="ko-KR"/>
              </w:rPr>
            </w:pPr>
          </w:p>
        </w:tc>
      </w:tr>
    </w:tbl>
    <w:p w14:paraId="39C19A2C" w14:textId="77777777" w:rsidR="00023838" w:rsidRDefault="00023838" w:rsidP="001A6D7A">
      <w:pPr>
        <w:spacing w:after="0"/>
        <w:contextualSpacing/>
        <w:rPr>
          <w:rFonts w:cs="Times New Roman"/>
          <w:b/>
          <w:szCs w:val="24"/>
        </w:rPr>
      </w:pPr>
    </w:p>
    <w:p w14:paraId="3DC0A24C" w14:textId="77777777" w:rsidR="00023838" w:rsidRDefault="00023838" w:rsidP="001A6D7A">
      <w:pPr>
        <w:spacing w:after="0"/>
        <w:contextualSpacing/>
        <w:rPr>
          <w:rFonts w:cs="Times New Roman"/>
          <w:b/>
          <w:szCs w:val="24"/>
        </w:rPr>
      </w:pPr>
    </w:p>
    <w:p w14:paraId="0AB53B07" w14:textId="063EFAB0" w:rsidR="00A54175" w:rsidRPr="001A6D7A" w:rsidRDefault="0040228E" w:rsidP="001A6D7A">
      <w:pPr>
        <w:spacing w:after="0"/>
        <w:contextualSpacing/>
        <w:rPr>
          <w:rFonts w:cs="Times New Roman"/>
          <w:szCs w:val="24"/>
        </w:rPr>
      </w:pPr>
      <w:r>
        <w:rPr>
          <w:rFonts w:cs="Times New Roman"/>
          <w:b/>
          <w:szCs w:val="24"/>
        </w:rPr>
        <w:t>Table S2</w:t>
      </w:r>
      <w:r w:rsidR="00A54175" w:rsidRPr="001A6D7A">
        <w:rPr>
          <w:rFonts w:cs="Times New Roman"/>
          <w:b/>
          <w:szCs w:val="24"/>
        </w:rPr>
        <w:t xml:space="preserve">. </w:t>
      </w:r>
      <w:r w:rsidR="00A54175" w:rsidRPr="001A6D7A">
        <w:rPr>
          <w:rFonts w:cs="Times New Roman"/>
          <w:szCs w:val="24"/>
        </w:rPr>
        <w:t>Baseline characteristics of healthy subject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199"/>
        <w:gridCol w:w="2443"/>
      </w:tblGrid>
      <w:tr w:rsidR="00A54175" w:rsidRPr="001A6D7A" w14:paraId="2F2D3C99" w14:textId="77777777" w:rsidTr="004D3135">
        <w:trPr>
          <w:trHeight w:val="515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EEECE1" w:themeFill="background2"/>
            <w:vAlign w:val="center"/>
            <w:hideMark/>
          </w:tcPr>
          <w:p w14:paraId="65A62B0C" w14:textId="77777777" w:rsidR="00A54175" w:rsidRPr="001A6D7A" w:rsidRDefault="00A54175">
            <w:pPr>
              <w:spacing w:after="0"/>
              <w:jc w:val="center"/>
              <w:rPr>
                <w:rFonts w:cs="Times New Roman"/>
                <w:b/>
              </w:rPr>
            </w:pPr>
          </w:p>
        </w:tc>
        <w:tc>
          <w:tcPr>
            <w:tcW w:w="2443" w:type="dxa"/>
            <w:tcBorders>
              <w:top w:val="single" w:sz="4" w:space="0" w:color="auto"/>
              <w:bottom w:val="single" w:sz="4" w:space="0" w:color="auto"/>
            </w:tcBorders>
            <w:shd w:val="clear" w:color="auto" w:fill="EEECE1" w:themeFill="background2"/>
          </w:tcPr>
          <w:p w14:paraId="32CE4B58" w14:textId="77777777" w:rsidR="00A54175" w:rsidRPr="001A6D7A" w:rsidRDefault="00A54175">
            <w:pPr>
              <w:spacing w:after="0"/>
              <w:jc w:val="center"/>
              <w:rPr>
                <w:rFonts w:cs="Times New Roman"/>
                <w:b/>
                <w:szCs w:val="20"/>
              </w:rPr>
            </w:pPr>
            <w:r w:rsidRPr="001A6D7A">
              <w:rPr>
                <w:rFonts w:cs="Times New Roman"/>
                <w:b/>
                <w:szCs w:val="20"/>
              </w:rPr>
              <w:t>NC (N=39)</w:t>
            </w:r>
          </w:p>
        </w:tc>
      </w:tr>
      <w:tr w:rsidR="00A54175" w:rsidRPr="001A6D7A" w14:paraId="3FF74EBE" w14:textId="77777777" w:rsidTr="004D3135">
        <w:trPr>
          <w:trHeight w:val="515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EEECE1" w:themeFill="background2"/>
            <w:vAlign w:val="center"/>
            <w:hideMark/>
          </w:tcPr>
          <w:p w14:paraId="757A73F3" w14:textId="77777777" w:rsidR="00A54175" w:rsidRPr="001A6D7A" w:rsidRDefault="00A54175" w:rsidP="004D3135">
            <w:pPr>
              <w:adjustRightInd w:val="0"/>
              <w:spacing w:after="0"/>
              <w:rPr>
                <w:rFonts w:eastAsia="맑은 고딕" w:cs="Times New Roman"/>
                <w:b/>
                <w:color w:val="000000"/>
              </w:rPr>
            </w:pPr>
            <w:r w:rsidRPr="001A6D7A">
              <w:rPr>
                <w:rFonts w:eastAsia="맑은 고딕" w:cs="Times New Roman"/>
                <w:b/>
                <w:color w:val="000000"/>
              </w:rPr>
              <w:t>Age, years</w:t>
            </w:r>
          </w:p>
        </w:tc>
        <w:tc>
          <w:tcPr>
            <w:tcW w:w="2443" w:type="dxa"/>
            <w:tcBorders>
              <w:top w:val="single" w:sz="4" w:space="0" w:color="auto"/>
              <w:bottom w:val="single" w:sz="4" w:space="0" w:color="auto"/>
            </w:tcBorders>
          </w:tcPr>
          <w:p w14:paraId="75BF1E38" w14:textId="77777777" w:rsidR="00A54175" w:rsidRPr="001A6D7A" w:rsidRDefault="00A54175" w:rsidP="004D3135">
            <w:pPr>
              <w:adjustRightInd w:val="0"/>
              <w:spacing w:after="0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55.0 (50.0-65.0)</w:t>
            </w:r>
          </w:p>
        </w:tc>
      </w:tr>
      <w:tr w:rsidR="00A54175" w:rsidRPr="001A6D7A" w14:paraId="709B0594" w14:textId="77777777" w:rsidTr="004D3135">
        <w:trPr>
          <w:trHeight w:val="515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EEECE1" w:themeFill="background2"/>
            <w:vAlign w:val="center"/>
            <w:hideMark/>
          </w:tcPr>
          <w:p w14:paraId="0D94A75E" w14:textId="77777777" w:rsidR="00A54175" w:rsidRPr="001A6D7A" w:rsidRDefault="00A54175" w:rsidP="004D3135">
            <w:pPr>
              <w:adjustRightInd w:val="0"/>
              <w:spacing w:after="0"/>
              <w:rPr>
                <w:rFonts w:eastAsia="맑은 고딕" w:cs="Times New Roman"/>
                <w:b/>
                <w:color w:val="000000"/>
              </w:rPr>
            </w:pPr>
            <w:r w:rsidRPr="001A6D7A">
              <w:rPr>
                <w:rFonts w:eastAsia="맑은 고딕" w:cs="Times New Roman"/>
                <w:b/>
                <w:color w:val="000000"/>
              </w:rPr>
              <w:t xml:space="preserve">Sex, male </w:t>
            </w:r>
          </w:p>
        </w:tc>
        <w:tc>
          <w:tcPr>
            <w:tcW w:w="2443" w:type="dxa"/>
            <w:tcBorders>
              <w:top w:val="single" w:sz="4" w:space="0" w:color="auto"/>
              <w:bottom w:val="single" w:sz="4" w:space="0" w:color="auto"/>
            </w:tcBorders>
          </w:tcPr>
          <w:p w14:paraId="1AE57A8C" w14:textId="77777777" w:rsidR="00A54175" w:rsidRPr="001A6D7A" w:rsidRDefault="00A54175" w:rsidP="004D3135">
            <w:pPr>
              <w:adjustRightInd w:val="0"/>
              <w:spacing w:after="0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39 (100)</w:t>
            </w:r>
          </w:p>
        </w:tc>
      </w:tr>
      <w:tr w:rsidR="00A54175" w:rsidRPr="001A6D7A" w14:paraId="57375B79" w14:textId="77777777" w:rsidTr="004D3135">
        <w:trPr>
          <w:trHeight w:val="515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EEECE1" w:themeFill="background2"/>
            <w:vAlign w:val="center"/>
            <w:hideMark/>
          </w:tcPr>
          <w:p w14:paraId="0631EBDD" w14:textId="77777777" w:rsidR="00A54175" w:rsidRPr="001A6D7A" w:rsidRDefault="00A54175" w:rsidP="004D3135">
            <w:pPr>
              <w:adjustRightInd w:val="0"/>
              <w:spacing w:after="0"/>
              <w:rPr>
                <w:rFonts w:eastAsia="맑은 고딕" w:cs="Times New Roman"/>
                <w:b/>
                <w:color w:val="000000"/>
              </w:rPr>
            </w:pPr>
            <w:r w:rsidRPr="001A6D7A">
              <w:rPr>
                <w:rFonts w:eastAsia="맑은 고딕" w:cs="Times New Roman"/>
                <w:b/>
                <w:color w:val="000000"/>
              </w:rPr>
              <w:t>BMI, kg/m</w:t>
            </w:r>
            <w:r w:rsidRPr="001A6D7A">
              <w:rPr>
                <w:rFonts w:eastAsia="맑은 고딕" w:cs="Times New Roman"/>
                <w:b/>
                <w:color w:val="000000"/>
                <w:vertAlign w:val="superscript"/>
              </w:rPr>
              <w:t>2</w:t>
            </w:r>
          </w:p>
        </w:tc>
        <w:tc>
          <w:tcPr>
            <w:tcW w:w="2443" w:type="dxa"/>
            <w:tcBorders>
              <w:top w:val="single" w:sz="4" w:space="0" w:color="auto"/>
              <w:bottom w:val="single" w:sz="4" w:space="0" w:color="auto"/>
            </w:tcBorders>
          </w:tcPr>
          <w:p w14:paraId="443242BE" w14:textId="77777777" w:rsidR="00A54175" w:rsidRPr="001A6D7A" w:rsidRDefault="00A54175" w:rsidP="004D3135">
            <w:pPr>
              <w:adjustRightInd w:val="0"/>
              <w:spacing w:after="0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3.7 (22.3-26.1)</w:t>
            </w:r>
          </w:p>
        </w:tc>
      </w:tr>
      <w:tr w:rsidR="00A54175" w:rsidRPr="001A6D7A" w14:paraId="77967B75" w14:textId="77777777" w:rsidTr="004D3135">
        <w:trPr>
          <w:trHeight w:val="515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EEECE1" w:themeFill="background2"/>
            <w:vAlign w:val="center"/>
            <w:hideMark/>
          </w:tcPr>
          <w:p w14:paraId="01BD12BE" w14:textId="77777777" w:rsidR="00A54175" w:rsidRPr="001A6D7A" w:rsidRDefault="00A54175" w:rsidP="004D3135">
            <w:pPr>
              <w:adjustRightInd w:val="0"/>
              <w:spacing w:after="0"/>
              <w:rPr>
                <w:rFonts w:eastAsia="맑은 고딕" w:cs="Times New Roman"/>
                <w:b/>
                <w:color w:val="000000"/>
              </w:rPr>
            </w:pPr>
            <w:r w:rsidRPr="001A6D7A">
              <w:rPr>
                <w:rFonts w:eastAsia="맑은 고딕" w:cs="Times New Roman"/>
                <w:b/>
                <w:color w:val="000000"/>
              </w:rPr>
              <w:t>Smoking amount (pack-year)</w:t>
            </w:r>
          </w:p>
        </w:tc>
        <w:tc>
          <w:tcPr>
            <w:tcW w:w="2443" w:type="dxa"/>
            <w:tcBorders>
              <w:top w:val="single" w:sz="4" w:space="0" w:color="auto"/>
              <w:bottom w:val="single" w:sz="4" w:space="0" w:color="auto"/>
            </w:tcBorders>
          </w:tcPr>
          <w:p w14:paraId="4D84B812" w14:textId="77777777" w:rsidR="00A54175" w:rsidRPr="001A6D7A" w:rsidRDefault="00A54175" w:rsidP="004D3135">
            <w:pPr>
              <w:adjustRightInd w:val="0"/>
              <w:spacing w:before="240" w:after="0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0.0 (0.0-17.0)</w:t>
            </w:r>
          </w:p>
        </w:tc>
      </w:tr>
    </w:tbl>
    <w:p w14:paraId="630B1E14" w14:textId="77777777" w:rsidR="00A54175" w:rsidRPr="001A6D7A" w:rsidRDefault="00A54175" w:rsidP="001A6D7A">
      <w:pPr>
        <w:rPr>
          <w:rFonts w:eastAsia="맑은 고딕" w:cs="Times New Roman"/>
          <w:szCs w:val="20"/>
        </w:rPr>
      </w:pPr>
      <w:r w:rsidRPr="001A6D7A">
        <w:rPr>
          <w:rFonts w:eastAsia="맑은 고딕" w:cs="Times New Roman"/>
          <w:b/>
          <w:szCs w:val="20"/>
        </w:rPr>
        <w:t>Notes:</w:t>
      </w:r>
      <w:r w:rsidRPr="001A6D7A">
        <w:rPr>
          <w:rFonts w:eastAsia="맑은 고딕" w:cs="Times New Roman"/>
          <w:szCs w:val="20"/>
        </w:rPr>
        <w:t xml:space="preserve"> Data are presented as median (interquartile range) for continuous variables and number (percentage) for categorical variables. </w:t>
      </w:r>
    </w:p>
    <w:p w14:paraId="3C8DD8BB" w14:textId="77777777" w:rsidR="00A54175" w:rsidRPr="001A6D7A" w:rsidRDefault="00A54175" w:rsidP="001A6D7A">
      <w:pPr>
        <w:spacing w:after="0"/>
        <w:contextualSpacing/>
        <w:rPr>
          <w:rFonts w:eastAsia="맑은 고딕" w:cs="Times New Roman"/>
          <w:szCs w:val="20"/>
        </w:rPr>
      </w:pPr>
      <w:r w:rsidRPr="001A6D7A">
        <w:rPr>
          <w:rFonts w:eastAsia="맑은 고딕" w:cs="Times New Roman"/>
          <w:b/>
          <w:szCs w:val="20"/>
        </w:rPr>
        <w:t xml:space="preserve">Abbreviations: </w:t>
      </w:r>
      <w:r w:rsidRPr="001A6D7A">
        <w:rPr>
          <w:rFonts w:eastAsia="맑은 고딕" w:cs="Times New Roman"/>
          <w:szCs w:val="20"/>
        </w:rPr>
        <w:t>BMI, body mass index; NC, normal control</w:t>
      </w:r>
    </w:p>
    <w:p w14:paraId="28C05441" w14:textId="77777777" w:rsidR="00A54175" w:rsidRPr="001A6D7A" w:rsidRDefault="00A54175">
      <w:pPr>
        <w:rPr>
          <w:rFonts w:eastAsia="맑은 고딕" w:cs="Times New Roman"/>
          <w:szCs w:val="20"/>
        </w:rPr>
      </w:pPr>
      <w:r w:rsidRPr="001A6D7A">
        <w:rPr>
          <w:rFonts w:eastAsia="맑은 고딕" w:cs="Times New Roman"/>
          <w:szCs w:val="20"/>
        </w:rPr>
        <w:br w:type="page"/>
      </w:r>
    </w:p>
    <w:p w14:paraId="756CFEAD" w14:textId="306A0D96" w:rsidR="00A54175" w:rsidRPr="001A6D7A" w:rsidRDefault="0040228E" w:rsidP="001A6D7A">
      <w:pPr>
        <w:spacing w:after="0"/>
        <w:contextualSpacing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lastRenderedPageBreak/>
        <w:t>Table S3</w:t>
      </w:r>
      <w:r w:rsidR="00A54175" w:rsidRPr="001A6D7A">
        <w:rPr>
          <w:rFonts w:cs="Times New Roman"/>
          <w:b/>
          <w:szCs w:val="24"/>
        </w:rPr>
        <w:t xml:space="preserve">. </w:t>
      </w:r>
      <w:r w:rsidR="00A54175" w:rsidRPr="001A6D7A">
        <w:rPr>
          <w:rFonts w:cs="Times New Roman"/>
          <w:szCs w:val="24"/>
        </w:rPr>
        <w:t>Metabolites observed using targeted and global metabolomics profiling</w:t>
      </w:r>
    </w:p>
    <w:tbl>
      <w:tblPr>
        <w:tblW w:w="0" w:type="auto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985"/>
        <w:gridCol w:w="1701"/>
        <w:gridCol w:w="1701"/>
        <w:gridCol w:w="1134"/>
        <w:gridCol w:w="1475"/>
        <w:gridCol w:w="1030"/>
      </w:tblGrid>
      <w:tr w:rsidR="00A54175" w:rsidRPr="001A6D7A" w14:paraId="2BDD1D91" w14:textId="77777777" w:rsidTr="004D3135">
        <w:trPr>
          <w:trHeight w:val="330"/>
        </w:trPr>
        <w:tc>
          <w:tcPr>
            <w:tcW w:w="1985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7173347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b/>
                <w:bCs/>
                <w:szCs w:val="20"/>
              </w:rPr>
            </w:pPr>
            <w:r w:rsidRPr="001A6D7A">
              <w:rPr>
                <w:rFonts w:eastAsia="맑은 고딕" w:cs="Times New Roman"/>
                <w:b/>
                <w:bCs/>
                <w:szCs w:val="20"/>
              </w:rPr>
              <w:t>Metabolit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6BB0E91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b/>
                <w:bCs/>
                <w:szCs w:val="20"/>
              </w:rPr>
            </w:pPr>
            <w:r w:rsidRPr="001A6D7A">
              <w:rPr>
                <w:rFonts w:eastAsia="맑은 고딕" w:cs="Times New Roman"/>
                <w:b/>
                <w:bCs/>
                <w:szCs w:val="20"/>
              </w:rPr>
              <w:t>Class</w:t>
            </w:r>
          </w:p>
        </w:tc>
        <w:tc>
          <w:tcPr>
            <w:tcW w:w="2835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000000" w:fill="E7E6E6"/>
            <w:noWrap/>
            <w:vAlign w:val="bottom"/>
            <w:hideMark/>
          </w:tcPr>
          <w:p w14:paraId="7CEAD6D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b/>
                <w:bCs/>
                <w:szCs w:val="20"/>
              </w:rPr>
            </w:pPr>
            <w:r w:rsidRPr="001A6D7A">
              <w:rPr>
                <w:rFonts w:eastAsia="맑은 고딕" w:cs="Times New Roman"/>
                <w:b/>
                <w:bCs/>
                <w:szCs w:val="20"/>
              </w:rPr>
              <w:t>T-COPD vs NC</w:t>
            </w:r>
          </w:p>
        </w:tc>
        <w:tc>
          <w:tcPr>
            <w:tcW w:w="25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8400A6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b/>
                <w:bCs/>
                <w:szCs w:val="20"/>
              </w:rPr>
            </w:pPr>
            <w:r w:rsidRPr="001A6D7A">
              <w:rPr>
                <w:rFonts w:eastAsia="맑은 고딕" w:cs="Times New Roman"/>
                <w:b/>
                <w:bCs/>
                <w:szCs w:val="20"/>
              </w:rPr>
              <w:t>S-COPD vs NC</w:t>
            </w:r>
          </w:p>
        </w:tc>
      </w:tr>
      <w:tr w:rsidR="00A54175" w:rsidRPr="001A6D7A" w14:paraId="25EAF536" w14:textId="77777777" w:rsidTr="004D3135">
        <w:trPr>
          <w:trHeight w:val="345"/>
        </w:trPr>
        <w:tc>
          <w:tcPr>
            <w:tcW w:w="1985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CC403F6" w14:textId="77777777" w:rsidR="00A54175" w:rsidRPr="001A6D7A" w:rsidRDefault="00A54175" w:rsidP="004D3135">
            <w:pPr>
              <w:spacing w:after="0"/>
              <w:rPr>
                <w:rFonts w:eastAsia="맑은 고딕" w:cs="Times New Roman"/>
                <w:b/>
                <w:bCs/>
                <w:szCs w:val="20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6D8EEB9" w14:textId="77777777" w:rsidR="00A54175" w:rsidRPr="001A6D7A" w:rsidRDefault="00A54175" w:rsidP="004D3135">
            <w:pPr>
              <w:spacing w:after="0"/>
              <w:rPr>
                <w:rFonts w:eastAsia="맑은 고딕" w:cs="Times New Roman"/>
                <w:b/>
                <w:bCs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2B4B20C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b/>
                <w:bCs/>
                <w:szCs w:val="20"/>
              </w:rPr>
            </w:pPr>
            <w:r w:rsidRPr="001A6D7A">
              <w:rPr>
                <w:rFonts w:eastAsia="맑은 고딕" w:cs="Times New Roman"/>
                <w:b/>
                <w:bCs/>
                <w:szCs w:val="20"/>
              </w:rPr>
              <w:t>Fold chang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7C361A0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b/>
                <w:bCs/>
                <w:szCs w:val="20"/>
              </w:rPr>
            </w:pPr>
            <w:r w:rsidRPr="001A6D7A">
              <w:rPr>
                <w:rFonts w:eastAsia="맑은 고딕" w:cs="Times New Roman"/>
                <w:b/>
                <w:bCs/>
                <w:szCs w:val="20"/>
              </w:rPr>
              <w:t>p-value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4291A2A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b/>
                <w:bCs/>
                <w:szCs w:val="20"/>
              </w:rPr>
            </w:pPr>
            <w:r w:rsidRPr="001A6D7A">
              <w:rPr>
                <w:rFonts w:eastAsia="맑은 고딕" w:cs="Times New Roman"/>
                <w:b/>
                <w:bCs/>
                <w:szCs w:val="20"/>
              </w:rPr>
              <w:t>Fold change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6819194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b/>
                <w:bCs/>
                <w:szCs w:val="20"/>
              </w:rPr>
            </w:pPr>
            <w:r w:rsidRPr="001A6D7A">
              <w:rPr>
                <w:rFonts w:eastAsia="맑은 고딕" w:cs="Times New Roman"/>
                <w:b/>
                <w:bCs/>
                <w:szCs w:val="20"/>
              </w:rPr>
              <w:t>p-value</w:t>
            </w:r>
          </w:p>
        </w:tc>
      </w:tr>
      <w:tr w:rsidR="00A54175" w:rsidRPr="001A6D7A" w14:paraId="6594CF77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DD23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73BC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D6EC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8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EA8B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5755E-10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A928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781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5010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5554E-11</w:t>
            </w:r>
          </w:p>
        </w:tc>
      </w:tr>
      <w:tr w:rsidR="00A54175" w:rsidRPr="001A6D7A" w14:paraId="0A3FFA6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8005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4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1E9F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972D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2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747D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8.0279E-10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CFE7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057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B0DD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0208E-10</w:t>
            </w:r>
          </w:p>
        </w:tc>
      </w:tr>
      <w:tr w:rsidR="00A54175" w:rsidRPr="001A6D7A" w14:paraId="514DD43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62BD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6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BC81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7178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83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E90D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9668E-09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7C9D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955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83F3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6633E-10</w:t>
            </w:r>
          </w:p>
        </w:tc>
      </w:tr>
      <w:tr w:rsidR="00A54175" w:rsidRPr="001A6D7A" w14:paraId="20368F1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3BE9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2801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7D94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93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74F1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3.8618E-09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2C89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809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6974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89E-09</w:t>
            </w:r>
          </w:p>
        </w:tc>
      </w:tr>
      <w:tr w:rsidR="00A54175" w:rsidRPr="001A6D7A" w14:paraId="0CD05793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CD28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4749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94A2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89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F763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7.2488E-09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6FC1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896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2C01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373E-09</w:t>
            </w:r>
          </w:p>
        </w:tc>
      </w:tr>
      <w:tr w:rsidR="00A54175" w:rsidRPr="001A6D7A" w14:paraId="1BA48E0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C69B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1282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DB48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71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4B6B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473E-08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2E34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660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4D46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225E-09</w:t>
            </w:r>
          </w:p>
        </w:tc>
      </w:tr>
      <w:tr w:rsidR="00A54175" w:rsidRPr="001A6D7A" w14:paraId="1F79E5B2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A042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E22F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F11B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5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6E8E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0948E-0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2B15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82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9A63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4.7718E-06</w:t>
            </w:r>
          </w:p>
        </w:tc>
      </w:tr>
      <w:tr w:rsidR="00A54175" w:rsidRPr="001A6D7A" w14:paraId="5CB14320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D981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137B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38DF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5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A542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388E-0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B866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35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011A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5978E-09</w:t>
            </w:r>
          </w:p>
        </w:tc>
      </w:tr>
      <w:tr w:rsidR="00A54175" w:rsidRPr="001A6D7A" w14:paraId="0552EDC6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9033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8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CE74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0DB7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3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0542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473E-0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A040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14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A98C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7.1394E-09</w:t>
            </w:r>
          </w:p>
        </w:tc>
      </w:tr>
      <w:tr w:rsidR="00A54175" w:rsidRPr="001A6D7A" w14:paraId="1EE36709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8673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DBD1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B259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6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D173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131E-0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FCC1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638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5F3B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8.8834E-08</w:t>
            </w:r>
          </w:p>
        </w:tc>
      </w:tr>
      <w:tr w:rsidR="00A54175" w:rsidRPr="001A6D7A" w14:paraId="68489A96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4768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7-D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4AE2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8F69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89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8C71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4.0679E-0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A804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959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7926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9.922E-08</w:t>
            </w:r>
          </w:p>
        </w:tc>
      </w:tr>
      <w:tr w:rsidR="00A54175" w:rsidRPr="001A6D7A" w14:paraId="0EDB6E9E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F618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D6D9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2ACE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6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0BCD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14934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A500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57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D5CB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2256E-06</w:t>
            </w:r>
          </w:p>
        </w:tc>
      </w:tr>
      <w:tr w:rsidR="00A54175" w:rsidRPr="001A6D7A" w14:paraId="2ECB77D7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F607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8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4907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814C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5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107E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4243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A0AC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42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D567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6.3679E-06</w:t>
            </w:r>
          </w:p>
        </w:tc>
      </w:tr>
      <w:tr w:rsidR="00A54175" w:rsidRPr="001A6D7A" w14:paraId="40252B7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12DB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3078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4247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4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827C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61632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AAD6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93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AED1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5.4068E-06</w:t>
            </w:r>
          </w:p>
        </w:tc>
      </w:tr>
      <w:tr w:rsidR="00A54175" w:rsidRPr="001A6D7A" w14:paraId="78836A27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17E5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2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806E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E84B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6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7545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8106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BC6A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65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1CDD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566E-06</w:t>
            </w:r>
          </w:p>
        </w:tc>
      </w:tr>
      <w:tr w:rsidR="00A54175" w:rsidRPr="001A6D7A" w14:paraId="7D17E6CD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C567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6 C41-D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E46F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6020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3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856F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1425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CA00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48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376F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10104</w:t>
            </w:r>
          </w:p>
        </w:tc>
      </w:tr>
      <w:tr w:rsidR="00A54175" w:rsidRPr="001A6D7A" w14:paraId="18184254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E371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u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4477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mino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79A5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5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804D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4940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EB02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63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7BDC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93536</w:t>
            </w:r>
          </w:p>
        </w:tc>
      </w:tr>
      <w:tr w:rsidR="00A54175" w:rsidRPr="001A6D7A" w14:paraId="4E1AAA1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54B7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lastRenderedPageBreak/>
              <w:t>PC ae C4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DAC0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CD28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5139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441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CF7B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2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9324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6.8658E-06</w:t>
            </w:r>
          </w:p>
        </w:tc>
      </w:tr>
      <w:tr w:rsidR="00A54175" w:rsidRPr="001A6D7A" w14:paraId="7924C4C4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C9F4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3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66B7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5689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0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ADAD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6524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B91A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54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06CA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31406</w:t>
            </w:r>
          </w:p>
        </w:tc>
      </w:tr>
      <w:tr w:rsidR="00A54175" w:rsidRPr="001A6D7A" w14:paraId="5839A93D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D875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2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DA76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C57A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0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CCE0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8242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8F39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11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64DF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5.3222E-06</w:t>
            </w:r>
          </w:p>
        </w:tc>
      </w:tr>
      <w:tr w:rsidR="00A54175" w:rsidRPr="001A6D7A" w14:paraId="36DA2AE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E5EF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D8FA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CF1C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3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43FA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9484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AB3C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52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F7F0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98145</w:t>
            </w:r>
          </w:p>
        </w:tc>
      </w:tr>
      <w:tr w:rsidR="00A54175" w:rsidRPr="001A6D7A" w14:paraId="69AE3BBF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CD28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2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68E5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F8A0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E1F8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0108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B923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49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55FF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8.5572E-06</w:t>
            </w:r>
          </w:p>
        </w:tc>
      </w:tr>
      <w:tr w:rsidR="00A54175" w:rsidRPr="001A6D7A" w14:paraId="758C2C4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70C1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8ACC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9D60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3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525D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356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A35C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66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EC65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12528</w:t>
            </w:r>
          </w:p>
        </w:tc>
      </w:tr>
      <w:tr w:rsidR="00A54175" w:rsidRPr="001A6D7A" w14:paraId="02ECC8D2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AB75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6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87D0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0D85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64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7A1E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4062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BB65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90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039F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4071</w:t>
            </w:r>
          </w:p>
        </w:tc>
      </w:tr>
      <w:tr w:rsidR="00A54175" w:rsidRPr="001A6D7A" w14:paraId="7ECA93FD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0DF1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Spermidi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AE45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Biogenic am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7124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4455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6633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512D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21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1969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6836</w:t>
            </w:r>
          </w:p>
        </w:tc>
      </w:tr>
      <w:tr w:rsidR="00A54175" w:rsidRPr="001A6D7A" w14:paraId="3CD62F3F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C442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16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F4DB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5D64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8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B19D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72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C47F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69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0D0C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5.184E-07</w:t>
            </w:r>
          </w:p>
        </w:tc>
      </w:tr>
      <w:tr w:rsidR="00A54175" w:rsidRPr="001A6D7A" w14:paraId="0F2A42C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F4C4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42-OH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DB86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7157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4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F40D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32184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80E7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64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FBD3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9303</w:t>
            </w:r>
          </w:p>
        </w:tc>
      </w:tr>
      <w:tr w:rsidR="00A54175" w:rsidRPr="001A6D7A" w14:paraId="27F4A40D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1237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B3FA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61AA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92D7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35239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316C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47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DF8F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15661</w:t>
            </w:r>
          </w:p>
        </w:tc>
      </w:tr>
      <w:tr w:rsidR="00A54175" w:rsidRPr="001A6D7A" w14:paraId="6B1E9BB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6406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2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21D7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13AE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7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E175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41444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374B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80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1B58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7</w:t>
            </w:r>
          </w:p>
        </w:tc>
      </w:tr>
      <w:tr w:rsidR="00A54175" w:rsidRPr="001A6D7A" w14:paraId="1DD741C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7BB5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0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B54D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1D01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1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7AC2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42888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388A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775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DD1D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21256</w:t>
            </w:r>
          </w:p>
        </w:tc>
      </w:tr>
      <w:tr w:rsidR="00A54175" w:rsidRPr="001A6D7A" w14:paraId="59047E9F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2422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2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FF4F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5365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8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291A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43815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9A82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051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4B1C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89924</w:t>
            </w:r>
          </w:p>
        </w:tc>
      </w:tr>
      <w:tr w:rsidR="00A54175" w:rsidRPr="001A6D7A" w14:paraId="4E1CB212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A927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1F75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A6DB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5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0E12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50839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A417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70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DC00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21548</w:t>
            </w:r>
          </w:p>
        </w:tc>
      </w:tr>
      <w:tr w:rsidR="00A54175" w:rsidRPr="001A6D7A" w14:paraId="2875DB57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83B1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2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010C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FEB2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4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CD04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5084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EBB3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65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0DFC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25888</w:t>
            </w:r>
          </w:p>
        </w:tc>
      </w:tr>
      <w:tr w:rsidR="00A54175" w:rsidRPr="001A6D7A" w14:paraId="0461F1FA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C70B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0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D340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30EE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9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F534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51982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C020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11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671A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63736</w:t>
            </w:r>
          </w:p>
        </w:tc>
      </w:tr>
      <w:tr w:rsidR="00A54175" w:rsidRPr="001A6D7A" w14:paraId="0716806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CB80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D6EF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7B67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2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F523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5436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0D14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65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A7D5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8.5716E-06</w:t>
            </w:r>
          </w:p>
        </w:tc>
      </w:tr>
      <w:tr w:rsidR="00A54175" w:rsidRPr="001A6D7A" w14:paraId="32B44B26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9433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lastRenderedPageBreak/>
              <w:t>C1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5681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7B1B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1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8C3F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91465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3C84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16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83AC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1929</w:t>
            </w:r>
          </w:p>
        </w:tc>
      </w:tr>
      <w:tr w:rsidR="00A54175" w:rsidRPr="001A6D7A" w14:paraId="4E98857A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3BCA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38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865C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61FD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5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182E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018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7D06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47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2DC4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1356</w:t>
            </w:r>
          </w:p>
        </w:tc>
      </w:tr>
      <w:tr w:rsidR="00A54175" w:rsidRPr="001A6D7A" w14:paraId="15AAFED9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5675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0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9920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2E25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5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2035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02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7E5D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64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A62B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1388</w:t>
            </w:r>
          </w:p>
        </w:tc>
      </w:tr>
      <w:tr w:rsidR="00A54175" w:rsidRPr="001A6D7A" w14:paraId="10A0FC84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F8CF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0D50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91E7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8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2D2F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0404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3FA6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206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98BB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84434</w:t>
            </w:r>
          </w:p>
        </w:tc>
      </w:tr>
      <w:tr w:rsidR="00A54175" w:rsidRPr="001A6D7A" w14:paraId="1D17013E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4072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41-OH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2592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2F0A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66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80FE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8172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8440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60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6924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2566</w:t>
            </w:r>
          </w:p>
        </w:tc>
      </w:tr>
      <w:tr w:rsidR="00A54175" w:rsidRPr="001A6D7A" w14:paraId="540879C3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771A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8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EF99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AEAD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9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09FD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2665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0AB2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7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221D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16271</w:t>
            </w:r>
          </w:p>
        </w:tc>
      </w:tr>
      <w:tr w:rsidR="00A54175" w:rsidRPr="001A6D7A" w14:paraId="7E61335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40D1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2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6669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9D29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0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1E09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5862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2285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3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1AA5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57059</w:t>
            </w:r>
          </w:p>
        </w:tc>
      </w:tr>
      <w:tr w:rsidR="00A54175" w:rsidRPr="001A6D7A" w14:paraId="5418DB94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C232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8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D0A4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0E6F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5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8839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7348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D222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25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50EE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41959</w:t>
            </w:r>
          </w:p>
        </w:tc>
      </w:tr>
      <w:tr w:rsidR="00A54175" w:rsidRPr="001A6D7A" w14:paraId="5CC40196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C90A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2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7743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18E3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05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984C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050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6E9D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788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564A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6146</w:t>
            </w:r>
          </w:p>
        </w:tc>
      </w:tr>
      <w:tr w:rsidR="00A54175" w:rsidRPr="001A6D7A" w14:paraId="4C0BB4CE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DAEE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3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CDFB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E4D1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5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113D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2255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33C2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47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7999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57356</w:t>
            </w:r>
          </w:p>
        </w:tc>
      </w:tr>
      <w:tr w:rsidR="00A54175" w:rsidRPr="001A6D7A" w14:paraId="017F094A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42E3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8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D8C4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A941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3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1426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2544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E2F4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735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8B54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90278</w:t>
            </w:r>
          </w:p>
        </w:tc>
      </w:tr>
      <w:tr w:rsidR="00A54175" w:rsidRPr="001A6D7A" w14:paraId="0AE51D65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3FA9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1D1E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EFFE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8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BC56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3453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FD97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08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702D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77086</w:t>
            </w:r>
          </w:p>
        </w:tc>
      </w:tr>
      <w:tr w:rsidR="00A54175" w:rsidRPr="001A6D7A" w14:paraId="12537E5F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5680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38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4056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05EE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9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6A12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375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16D6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04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FA5A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1312</w:t>
            </w:r>
          </w:p>
        </w:tc>
      </w:tr>
      <w:tr w:rsidR="00A54175" w:rsidRPr="001A6D7A" w14:paraId="6DF220F2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3AF8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Ty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247B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mino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5A6E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0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1802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4363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F336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70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32C2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0577</w:t>
            </w:r>
          </w:p>
        </w:tc>
      </w:tr>
      <w:tr w:rsidR="00A54175" w:rsidRPr="001A6D7A" w14:paraId="150518F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6CE0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A2AB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5C8C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6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3943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926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AD93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73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C639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93485</w:t>
            </w:r>
          </w:p>
        </w:tc>
      </w:tr>
      <w:tr w:rsidR="00A54175" w:rsidRPr="001A6D7A" w14:paraId="7A99816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C247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F7D1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E941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6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38A0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40322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1E77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2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95BF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14328</w:t>
            </w:r>
          </w:p>
        </w:tc>
      </w:tr>
      <w:tr w:rsidR="00A54175" w:rsidRPr="001A6D7A" w14:paraId="50A28AB7" w14:textId="77777777" w:rsidTr="004D3135">
        <w:trPr>
          <w:trHeight w:val="345"/>
        </w:trPr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6E7A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4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195D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0EE89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3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FD061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49281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DFDDD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135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4EB5D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2826</w:t>
            </w:r>
          </w:p>
        </w:tc>
      </w:tr>
      <w:tr w:rsidR="00A54175" w:rsidRPr="001A6D7A" w14:paraId="4571BF8A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05C5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18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2F82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6D0C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702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334C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7.9159E-0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BDC9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7776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AEFE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18226</w:t>
            </w:r>
          </w:p>
        </w:tc>
      </w:tr>
      <w:tr w:rsidR="00A54175" w:rsidRPr="001A6D7A" w14:paraId="0335C29A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DF67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H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3F05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Monosaccharid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828A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74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C49A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11114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1CA2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7099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629F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23466</w:t>
            </w:r>
          </w:p>
        </w:tc>
      </w:tr>
      <w:tr w:rsidR="00A54175" w:rsidRPr="001A6D7A" w14:paraId="676C95E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752C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lastRenderedPageBreak/>
              <w:t>PC aa C3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07FE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B44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6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D0A0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95784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755E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925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7A68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35273</w:t>
            </w:r>
          </w:p>
        </w:tc>
      </w:tr>
      <w:tr w:rsidR="00A54175" w:rsidRPr="001A6D7A" w14:paraId="092F61BF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FDD3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ro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5F60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mino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D024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77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C2D9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756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CBEC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627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F035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30578</w:t>
            </w:r>
          </w:p>
        </w:tc>
      </w:tr>
      <w:tr w:rsidR="00A54175" w:rsidRPr="001A6D7A" w14:paraId="5F719523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580A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lpha-AA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55D3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Biogenic am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5B2A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421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3F9A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3045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C4F1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4606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3C9C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13084</w:t>
            </w:r>
          </w:p>
        </w:tc>
      </w:tr>
      <w:tr w:rsidR="00A54175" w:rsidRPr="001A6D7A" w14:paraId="332CB033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34D7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36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06BD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69A4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99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9A15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9999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E35C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9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20A9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7452</w:t>
            </w:r>
          </w:p>
        </w:tc>
      </w:tr>
      <w:tr w:rsidR="00A54175" w:rsidRPr="001A6D7A" w14:paraId="311AC73F" w14:textId="77777777" w:rsidTr="004D3135">
        <w:trPr>
          <w:trHeight w:val="345"/>
        </w:trPr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0659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l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68CF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mino acid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8A357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50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322BB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36924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C3CD5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649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A975D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0553</w:t>
            </w:r>
          </w:p>
        </w:tc>
      </w:tr>
      <w:tr w:rsidR="00A54175" w:rsidRPr="001A6D7A" w14:paraId="02478753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A855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94E9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7D7F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3BBB4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48DA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6037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A54E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4509</w:t>
            </w:r>
          </w:p>
        </w:tc>
      </w:tr>
      <w:tr w:rsidR="00A54175" w:rsidRPr="001A6D7A" w14:paraId="327EDD4E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F1C2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3-DC C4-OH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6A81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BF24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AA705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6561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24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2749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1787</w:t>
            </w:r>
          </w:p>
        </w:tc>
      </w:tr>
      <w:tr w:rsidR="00A54175" w:rsidRPr="001A6D7A" w14:paraId="52E3896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CD22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14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5F8D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7C9B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320A4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80A6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14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498B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077795</w:t>
            </w:r>
          </w:p>
        </w:tc>
      </w:tr>
      <w:tr w:rsidR="00A54175" w:rsidRPr="001A6D7A" w14:paraId="1491F854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B4E5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16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87D1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3214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0D033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016D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02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8CF3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34582</w:t>
            </w:r>
          </w:p>
        </w:tc>
      </w:tr>
      <w:tr w:rsidR="00A54175" w:rsidRPr="001A6D7A" w14:paraId="679C6A4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05A5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17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6EC2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DD27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FA0E1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BB16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76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28CB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87027</w:t>
            </w:r>
          </w:p>
        </w:tc>
      </w:tr>
      <w:tr w:rsidR="00A54175" w:rsidRPr="001A6D7A" w14:paraId="0DF5789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6B31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18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125C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3854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CFF55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C5A7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02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7410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58463</w:t>
            </w:r>
          </w:p>
        </w:tc>
      </w:tr>
      <w:tr w:rsidR="00A54175" w:rsidRPr="001A6D7A" w14:paraId="57A7CF46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F04C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24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81A2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0BA7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E2EB6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2E0E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68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A96C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382</w:t>
            </w:r>
          </w:p>
        </w:tc>
      </w:tr>
      <w:tr w:rsidR="00A54175" w:rsidRPr="001A6D7A" w14:paraId="5E9BE2B7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78EF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28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5629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41D2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F93BA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2F44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894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219F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3613</w:t>
            </w:r>
          </w:p>
        </w:tc>
      </w:tr>
      <w:tr w:rsidR="00A54175" w:rsidRPr="001A6D7A" w14:paraId="570D5C2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55E3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28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C7F1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4225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56799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4412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824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5716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241</w:t>
            </w:r>
          </w:p>
        </w:tc>
      </w:tr>
      <w:tr w:rsidR="00A54175" w:rsidRPr="001A6D7A" w14:paraId="45DFBD45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44FA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Met-SO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A88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Biogenic am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F6F8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7934C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A95F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79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8DA6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29857</w:t>
            </w:r>
          </w:p>
        </w:tc>
      </w:tr>
      <w:tr w:rsidR="00A54175" w:rsidRPr="001A6D7A" w14:paraId="138D114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CD2B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26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C775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C368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4A9BE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0A98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20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563A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4016</w:t>
            </w:r>
          </w:p>
        </w:tc>
      </w:tr>
      <w:tr w:rsidR="00A54175" w:rsidRPr="001A6D7A" w14:paraId="0E34C4C9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CA43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32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3A5A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68D7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E2F54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A713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38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66B0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3815</w:t>
            </w:r>
          </w:p>
        </w:tc>
      </w:tr>
      <w:tr w:rsidR="00A54175" w:rsidRPr="001A6D7A" w14:paraId="57B0350F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E135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3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791B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D24E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D26C1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4917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08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DED9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6298</w:t>
            </w:r>
          </w:p>
        </w:tc>
      </w:tr>
      <w:tr w:rsidR="00A54175" w:rsidRPr="001A6D7A" w14:paraId="11AA1722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068A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lastRenderedPageBreak/>
              <w:t>PC aa C36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C81B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97DF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2F5FB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351F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53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C118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5839</w:t>
            </w:r>
          </w:p>
        </w:tc>
      </w:tr>
      <w:tr w:rsidR="00A54175" w:rsidRPr="001A6D7A" w14:paraId="11B227FE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61CB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36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8562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DB61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F525E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7BB0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01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F2EC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62555</w:t>
            </w:r>
          </w:p>
        </w:tc>
      </w:tr>
      <w:tr w:rsidR="00A54175" w:rsidRPr="001A6D7A" w14:paraId="5BF7633C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4E86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2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3B86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698F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823FC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960F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03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A15E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9279</w:t>
            </w:r>
          </w:p>
        </w:tc>
      </w:tr>
      <w:tr w:rsidR="00A54175" w:rsidRPr="001A6D7A" w14:paraId="79FCEAC6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6DB9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35E8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DB0F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9CFDE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821A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24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10C9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40438</w:t>
            </w:r>
          </w:p>
        </w:tc>
      </w:tr>
      <w:tr w:rsidR="00A54175" w:rsidRPr="001A6D7A" w14:paraId="6A7E58B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799A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F637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8333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25E90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2850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40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5D37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57908</w:t>
            </w:r>
          </w:p>
        </w:tc>
      </w:tr>
      <w:tr w:rsidR="00A54175" w:rsidRPr="001A6D7A" w14:paraId="41016F3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D5DB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0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FE52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F10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7434F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E016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35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8556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37123</w:t>
            </w:r>
          </w:p>
        </w:tc>
      </w:tr>
      <w:tr w:rsidR="00A54175" w:rsidRPr="001A6D7A" w14:paraId="05094B99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380A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C001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CD98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137EE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B67E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49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EA6F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1928</w:t>
            </w:r>
          </w:p>
        </w:tc>
      </w:tr>
      <w:tr w:rsidR="00A54175" w:rsidRPr="001A6D7A" w14:paraId="0B741A89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5E09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2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5903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A70E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9854F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C278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94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53B6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94533</w:t>
            </w:r>
          </w:p>
        </w:tc>
      </w:tr>
      <w:tr w:rsidR="00A54175" w:rsidRPr="001A6D7A" w14:paraId="73F1E8A6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ABE0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6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8FE9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BBDD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F11A0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3FF0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30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B18C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3136</w:t>
            </w:r>
          </w:p>
        </w:tc>
      </w:tr>
      <w:tr w:rsidR="00A54175" w:rsidRPr="001A6D7A" w14:paraId="089C36BD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7132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6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699E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B31D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42022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18B1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86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11FC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77083</w:t>
            </w:r>
          </w:p>
        </w:tc>
      </w:tr>
      <w:tr w:rsidR="00A54175" w:rsidRPr="001A6D7A" w14:paraId="6D363DA3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C9B4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38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E73A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7744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3D06F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FFE9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87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7305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7314</w:t>
            </w:r>
          </w:p>
        </w:tc>
      </w:tr>
      <w:tr w:rsidR="00A54175" w:rsidRPr="001A6D7A" w14:paraId="03B9E60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793B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ADD4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7A1B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2E648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92FF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32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238C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78519</w:t>
            </w:r>
          </w:p>
        </w:tc>
      </w:tr>
      <w:tr w:rsidR="00A54175" w:rsidRPr="001A6D7A" w14:paraId="49047539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AF81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D01E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F739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2D5FA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7BB6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44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D215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286</w:t>
            </w:r>
          </w:p>
        </w:tc>
      </w:tr>
      <w:tr w:rsidR="00A54175" w:rsidRPr="001A6D7A" w14:paraId="3EFA27CC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1E02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106D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05BA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988BD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F776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08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5765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77086</w:t>
            </w:r>
          </w:p>
        </w:tc>
      </w:tr>
      <w:tr w:rsidR="00A54175" w:rsidRPr="001A6D7A" w14:paraId="17C3EEB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5936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5A00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907C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D4CD0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8C5B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451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6DF5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6401</w:t>
            </w:r>
          </w:p>
        </w:tc>
      </w:tr>
      <w:tr w:rsidR="00A54175" w:rsidRPr="001A6D7A" w14:paraId="12048E6B" w14:textId="77777777" w:rsidTr="004D3135">
        <w:trPr>
          <w:trHeight w:val="345"/>
        </w:trPr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9CCF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SM C26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88AC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5FC6F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 xml:space="preserve">　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61863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 xml:space="preserve">　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66CF9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3596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358A3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4682</w:t>
            </w:r>
          </w:p>
        </w:tc>
      </w:tr>
      <w:tr w:rsidR="00A54175" w:rsidRPr="001A6D7A" w14:paraId="354257D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84CF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sp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CFB5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mino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221A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19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0D0B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6775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4C5C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4BC24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62016A20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FC33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C12-D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204F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cylcarnit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4DFE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0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E83E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4043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6E65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09FDA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2B0D6434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1383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Kynureni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7B4E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Biogenic am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50BF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5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8E61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039572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FAE4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E0D9F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19BD808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9F7C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ysoPC a C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2914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C862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56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21C9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4960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0AC9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92857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49D9DB05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781C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lastRenderedPageBreak/>
              <w:t>PC aa C36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94EA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B6DC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9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04B7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166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B964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011DB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6EBB0C14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42E3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a C4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D3D2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F1CB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9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C75E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16125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3592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04F9C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0CD9349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B578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 ae C44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8834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0C9A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09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3FDF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2786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34D8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197CB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0673CE76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369A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Serotoni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8517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Biogenic ami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9B4A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755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4E2C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0211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BEFC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EA07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15F8C421" w14:textId="77777777" w:rsidTr="004D3135">
        <w:trPr>
          <w:trHeight w:val="345"/>
        </w:trPr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4360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Thr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93DA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mino acid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9EEF5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895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515F0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0.034943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B7A21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 xml:space="preserve">　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D2A45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 xml:space="preserve">　</w:t>
            </w:r>
          </w:p>
        </w:tc>
      </w:tr>
      <w:tr w:rsidR="00A54175" w:rsidRPr="001A6D7A" w14:paraId="530FEA5C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8E3F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Myristole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DE9C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F0F01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58725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F4F4F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4.02E-11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28182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564360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F4326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12E-10</w:t>
            </w:r>
          </w:p>
        </w:tc>
      </w:tr>
      <w:tr w:rsidR="00A54175" w:rsidRPr="001A6D7A" w14:paraId="0749934D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EB84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almit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0EC2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0D5B5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9764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3617D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3.74E-0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FBEFD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62856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EF428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5.85E-07</w:t>
            </w:r>
          </w:p>
        </w:tc>
      </w:tr>
      <w:tr w:rsidR="00A54175" w:rsidRPr="001A6D7A" w14:paraId="3F9564A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4B29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Ole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4E90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BBF80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32165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E802C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78E-08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7D653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250004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60CCA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9.53E-08</w:t>
            </w:r>
          </w:p>
        </w:tc>
      </w:tr>
      <w:tr w:rsidR="00A54175" w:rsidRPr="001A6D7A" w14:paraId="6CBC8AA9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3D24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 xml:space="preserve"> Ethyl Arachidonat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7E08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 ester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DDEAE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0647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49D2B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6.03E-0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E50F1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009518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3EA9F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0E-05</w:t>
            </w:r>
          </w:p>
        </w:tc>
      </w:tr>
      <w:tr w:rsidR="00A54175" w:rsidRPr="001A6D7A" w14:paraId="2017C4C0" w14:textId="77777777" w:rsidTr="004D3135">
        <w:trPr>
          <w:trHeight w:val="345"/>
        </w:trPr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0586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G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B32C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Eicosanoid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76583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20509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E4A67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3.29E-07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0915FB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2478914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9CF961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9.53E-08</w:t>
            </w:r>
          </w:p>
        </w:tc>
      </w:tr>
      <w:tr w:rsidR="00A54175" w:rsidRPr="001A6D7A" w14:paraId="6FC6CCE2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3AA4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Arachidon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940C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73FAD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0020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2B5D4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3E-05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641A9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1BA59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335749A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EF12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9Z-Eicoseno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6A3D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91354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07631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74046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5.01E-0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9B790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3EC26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295C35DE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1F31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Docosapentaeno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8C97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FF4D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4200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FE65F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25E-0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5833C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85B87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2F43FA9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B47B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Dihomo-alpha-linolen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BD91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3AFAD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5370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770C4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9.90E-0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DDEC6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84E63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221FE6D7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054E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DiHomo Linole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6260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D4A35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08402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4BC88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4.27E-0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168BF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C6232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7B9DB0F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7954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5-Oxooctadecano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7AAF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60F69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21854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9EE88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62E-0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0CAE0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3A354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0447D037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A0F2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-Hydroxymyrist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5147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F7226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36157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AEFE0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3E-08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13693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762D7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7683E509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B75F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5(S)-HET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A6AF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Medium-chain hydrox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64977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5797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D3BDD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9.18E-07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E5AC3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CBDA3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3D3D27C4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68DC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lastRenderedPageBreak/>
              <w:t xml:space="preserve"> 3-Oxohexadecanoic acid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9900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6ADF0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33187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BAAC6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36E-08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35EEC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D5A47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3B3D06A4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B591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DG(33: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61E8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ineolic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ED479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-2.01865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A0A35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54E-05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694CE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77EEC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571CF30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4926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3-Sulfodeoxychol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2391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Bile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3F002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06653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B445B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5.90E-06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A49C6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D0E5E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</w:tr>
      <w:tr w:rsidR="00A54175" w:rsidRPr="001A6D7A" w14:paraId="492CD89D" w14:textId="77777777" w:rsidTr="004D3135">
        <w:trPr>
          <w:trHeight w:val="345"/>
        </w:trPr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44D4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5-HEP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6632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Eicosanoid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87BE3E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2.12017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9A24E4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.97E-06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862CE7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 xml:space="preserve">　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7546E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 xml:space="preserve">　</w:t>
            </w:r>
          </w:p>
        </w:tc>
      </w:tr>
      <w:tr w:rsidR="00A54175" w:rsidRPr="001A6D7A" w14:paraId="43A8908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EE5B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Inosi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E64EF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urine nucleosid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2F00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00AA7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559AB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-2.019236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DED62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9.63E-06</w:t>
            </w:r>
          </w:p>
        </w:tc>
      </w:tr>
      <w:tr w:rsidR="00A54175" w:rsidRPr="001A6D7A" w14:paraId="3236675A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D99A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(2'E,4'Z,7'Z,8E)-Colnelenic aci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BA8B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Fatty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4CF5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352C4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ADCFB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.08897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C675E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.65E-06</w:t>
            </w:r>
          </w:p>
        </w:tc>
      </w:tr>
      <w:tr w:rsidR="00A54175" w:rsidRPr="001A6D7A" w14:paraId="3055DA36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7B83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regnenolo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4067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regnane stero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95C2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0F1DF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BF092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.217370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8F4D7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1.72E-07</w:t>
            </w:r>
          </w:p>
        </w:tc>
      </w:tr>
      <w:tr w:rsidR="00A54175" w:rsidRPr="001A6D7A" w14:paraId="63D57731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11811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11b,21-Dihydroxy-5b-pregnane-3,20-dio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524D6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regnenolo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2E55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5B612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67422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.123438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1FA8A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1.31E-06</w:t>
            </w:r>
          </w:p>
        </w:tc>
      </w:tr>
      <w:tr w:rsidR="00A54175" w:rsidRPr="001A6D7A" w14:paraId="1895D5D8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A84B2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4-cholesten-7α,12α,24-triol-3-o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157BD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Bile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FB48B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E0BE5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B0A0A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.055869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CDDCC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4.90E-06</w:t>
            </w:r>
          </w:p>
        </w:tc>
      </w:tr>
      <w:tr w:rsidR="00A54175" w:rsidRPr="001A6D7A" w14:paraId="239A0C0B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9875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DG(38: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95C6A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Lineolic ac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AF924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4C17B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F58A2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.11731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82D98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1.46E-06</w:t>
            </w:r>
          </w:p>
        </w:tc>
      </w:tr>
      <w:tr w:rsidR="00A54175" w:rsidRPr="001A6D7A" w14:paraId="12032F57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CC42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E(29: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E1B48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9707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BB6B5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D09CF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.067981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E0BB0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4.01E-06</w:t>
            </w:r>
          </w:p>
        </w:tc>
      </w:tr>
      <w:tr w:rsidR="00A54175" w:rsidRPr="001A6D7A" w14:paraId="2382396D" w14:textId="77777777" w:rsidTr="004D3135">
        <w:trPr>
          <w:trHeight w:val="330"/>
        </w:trPr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BCC43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PC(28: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7EDE5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E55F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3B9AC" w14:textId="77777777" w:rsidR="00A54175" w:rsidRPr="001A6D7A" w:rsidRDefault="00A54175" w:rsidP="004D3135">
            <w:pPr>
              <w:spacing w:after="0"/>
              <w:jc w:val="center"/>
              <w:rPr>
                <w:rFonts w:eastAsia="Times New Roman" w:cs="Times New Roman"/>
                <w:szCs w:val="20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6BB06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.43512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1B039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1.43E-09</w:t>
            </w:r>
          </w:p>
        </w:tc>
      </w:tr>
      <w:tr w:rsidR="00A54175" w:rsidRPr="001A6D7A" w14:paraId="77D4349D" w14:textId="77777777" w:rsidTr="004D3135">
        <w:trPr>
          <w:trHeight w:val="345"/>
        </w:trPr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1BF59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color w:val="333333"/>
                <w:szCs w:val="20"/>
              </w:rPr>
            </w:pPr>
            <w:r w:rsidRPr="001A6D7A">
              <w:rPr>
                <w:rFonts w:eastAsia="맑은 고딕" w:cs="Times New Roman"/>
                <w:color w:val="333333"/>
                <w:szCs w:val="20"/>
              </w:rPr>
              <w:t>PA(36:8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68E60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>Glycerophospholipid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40D8EE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 xml:space="preserve">　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CF1D6C" w14:textId="77777777" w:rsidR="00A54175" w:rsidRPr="001A6D7A" w:rsidRDefault="00A54175" w:rsidP="004D3135">
            <w:pPr>
              <w:spacing w:after="0"/>
              <w:jc w:val="center"/>
              <w:rPr>
                <w:rFonts w:eastAsia="맑은 고딕" w:cs="Times New Roman"/>
                <w:szCs w:val="20"/>
              </w:rPr>
            </w:pPr>
            <w:r w:rsidRPr="001A6D7A">
              <w:rPr>
                <w:rFonts w:eastAsia="맑은 고딕" w:cs="Times New Roman"/>
                <w:szCs w:val="20"/>
              </w:rPr>
              <w:t xml:space="preserve">　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A86E8F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2.1300838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A631DF" w14:textId="77777777" w:rsidR="00A54175" w:rsidRPr="001A6D7A" w:rsidRDefault="00A54175" w:rsidP="004D3135">
            <w:pPr>
              <w:spacing w:after="0"/>
              <w:jc w:val="right"/>
              <w:rPr>
                <w:rFonts w:eastAsia="맑은 고딕" w:cs="Times New Roman"/>
                <w:color w:val="000000"/>
                <w:szCs w:val="20"/>
              </w:rPr>
            </w:pPr>
            <w:r w:rsidRPr="001A6D7A">
              <w:rPr>
                <w:rFonts w:eastAsia="맑은 고딕" w:cs="Times New Roman"/>
                <w:color w:val="000000"/>
                <w:szCs w:val="20"/>
              </w:rPr>
              <w:t>1.14E-06</w:t>
            </w:r>
          </w:p>
        </w:tc>
      </w:tr>
    </w:tbl>
    <w:p w14:paraId="22F36DF0" w14:textId="77777777" w:rsidR="00A54175" w:rsidRPr="001A6D7A" w:rsidRDefault="00A54175" w:rsidP="001A6D7A">
      <w:pPr>
        <w:spacing w:after="0"/>
        <w:contextualSpacing/>
        <w:rPr>
          <w:rFonts w:cs="Times New Roman"/>
          <w:b/>
          <w:szCs w:val="24"/>
        </w:rPr>
      </w:pPr>
      <w:r w:rsidRPr="001A6D7A">
        <w:rPr>
          <w:rFonts w:cs="Times New Roman"/>
          <w:b/>
          <w:szCs w:val="24"/>
        </w:rPr>
        <w:br w:type="page"/>
      </w:r>
    </w:p>
    <w:p w14:paraId="6FCD5040" w14:textId="77777777" w:rsidR="00A54175" w:rsidRPr="001A6D7A" w:rsidRDefault="00A54175" w:rsidP="001A6D7A">
      <w:pPr>
        <w:spacing w:after="0"/>
        <w:contextualSpacing/>
        <w:rPr>
          <w:rFonts w:cs="Times New Roman"/>
          <w:b/>
          <w:szCs w:val="24"/>
        </w:rPr>
        <w:sectPr w:rsidR="00A54175" w:rsidRPr="001A6D7A" w:rsidSect="004D3135">
          <w:footerReference w:type="default" r:id="rId8"/>
          <w:pgSz w:w="12240" w:h="15840" w:code="1"/>
          <w:pgMar w:top="1440" w:right="1440" w:bottom="1440" w:left="1440" w:header="851" w:footer="992" w:gutter="0"/>
          <w:cols w:space="425"/>
          <w:docGrid w:linePitch="360"/>
        </w:sectPr>
      </w:pPr>
    </w:p>
    <w:p w14:paraId="62C0108D" w14:textId="733D5186" w:rsidR="005A353B" w:rsidRPr="001A6D7A" w:rsidRDefault="005A353B" w:rsidP="005A353B">
      <w:pPr>
        <w:spacing w:after="0"/>
        <w:contextualSpacing/>
        <w:rPr>
          <w:rFonts w:cs="Times New Roman"/>
          <w:b/>
          <w:szCs w:val="24"/>
        </w:rPr>
      </w:pPr>
      <w:r w:rsidRPr="008F2FB0">
        <w:rPr>
          <w:rFonts w:cs="Times New Roman"/>
          <w:b/>
          <w:szCs w:val="24"/>
        </w:rPr>
        <w:lastRenderedPageBreak/>
        <w:t>Table S</w:t>
      </w:r>
      <w:r w:rsidR="006F37A8">
        <w:rPr>
          <w:rFonts w:cs="Times New Roman" w:hint="eastAsia"/>
          <w:b/>
          <w:szCs w:val="24"/>
          <w:lang w:eastAsia="ko-KR"/>
        </w:rPr>
        <w:t>4</w:t>
      </w:r>
      <w:r w:rsidRPr="008F2FB0">
        <w:rPr>
          <w:rFonts w:cs="Times New Roman"/>
          <w:b/>
          <w:szCs w:val="24"/>
        </w:rPr>
        <w:t xml:space="preserve">. </w:t>
      </w:r>
      <w:r w:rsidRPr="008F2FB0">
        <w:rPr>
          <w:rFonts w:cs="Times New Roman"/>
          <w:szCs w:val="24"/>
        </w:rPr>
        <w:t xml:space="preserve">List of metabolites </w:t>
      </w:r>
      <w:r w:rsidRPr="001A6D7A">
        <w:rPr>
          <w:rFonts w:cs="Times New Roman"/>
          <w:szCs w:val="24"/>
        </w:rPr>
        <w:t>observed using global metabolomics profiling</w:t>
      </w:r>
    </w:p>
    <w:tbl>
      <w:tblPr>
        <w:tblW w:w="5000" w:type="pct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208"/>
        <w:gridCol w:w="1207"/>
        <w:gridCol w:w="1207"/>
        <w:gridCol w:w="1741"/>
        <w:gridCol w:w="1342"/>
        <w:gridCol w:w="671"/>
        <w:gridCol w:w="1342"/>
        <w:gridCol w:w="2493"/>
        <w:gridCol w:w="1744"/>
      </w:tblGrid>
      <w:tr w:rsidR="005A353B" w:rsidRPr="001A6D7A" w14:paraId="4C856E65" w14:textId="77777777" w:rsidTr="00154B84">
        <w:trPr>
          <w:trHeight w:val="330"/>
        </w:trPr>
        <w:tc>
          <w:tcPr>
            <w:tcW w:w="4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D47CCA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b/>
                <w:bCs/>
                <w:sz w:val="22"/>
              </w:rPr>
            </w:pPr>
            <w:r w:rsidRPr="001A6D7A">
              <w:rPr>
                <w:rFonts w:eastAsia="맑은 고딕" w:cs="Times New Roman"/>
                <w:b/>
                <w:bCs/>
                <w:sz w:val="22"/>
              </w:rPr>
              <w:t>m/z</w:t>
            </w:r>
          </w:p>
        </w:tc>
        <w:tc>
          <w:tcPr>
            <w:tcW w:w="4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68253C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b/>
                <w:bCs/>
                <w:sz w:val="22"/>
              </w:rPr>
            </w:pPr>
            <w:r w:rsidRPr="001A6D7A">
              <w:rPr>
                <w:rFonts w:eastAsia="맑은 고딕" w:cs="Times New Roman"/>
                <w:b/>
                <w:bCs/>
                <w:sz w:val="22"/>
              </w:rPr>
              <w:t>Retention Time</w:t>
            </w:r>
          </w:p>
        </w:tc>
        <w:tc>
          <w:tcPr>
            <w:tcW w:w="4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0D47C3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b/>
                <w:bCs/>
                <w:sz w:val="22"/>
              </w:rPr>
            </w:pPr>
            <w:r w:rsidRPr="001A6D7A">
              <w:rPr>
                <w:rFonts w:eastAsia="맑은 고딕" w:cs="Times New Roman"/>
                <w:b/>
                <w:bCs/>
                <w:sz w:val="22"/>
              </w:rPr>
              <w:t>HMDB ID</w:t>
            </w:r>
          </w:p>
        </w:tc>
        <w:tc>
          <w:tcPr>
            <w:tcW w:w="6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2AE270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b/>
                <w:bCs/>
                <w:sz w:val="22"/>
              </w:rPr>
            </w:pPr>
            <w:r w:rsidRPr="001A6D7A">
              <w:rPr>
                <w:rFonts w:eastAsia="맑은 고딕" w:cs="Times New Roman"/>
                <w:b/>
                <w:bCs/>
                <w:sz w:val="22"/>
              </w:rPr>
              <w:t>Chemical formulae</w:t>
            </w:r>
          </w:p>
        </w:tc>
        <w:tc>
          <w:tcPr>
            <w:tcW w:w="51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E1C9B6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b/>
                <w:bCs/>
                <w:sz w:val="22"/>
              </w:rPr>
            </w:pPr>
            <w:r w:rsidRPr="001A6D7A">
              <w:rPr>
                <w:rFonts w:eastAsia="맑은 고딕" w:cs="Times New Roman"/>
                <w:b/>
                <w:bCs/>
                <w:sz w:val="22"/>
              </w:rPr>
              <w:t>Detected ion</w:t>
            </w:r>
          </w:p>
        </w:tc>
        <w:tc>
          <w:tcPr>
            <w:tcW w:w="25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A82800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b/>
                <w:bCs/>
                <w:sz w:val="22"/>
              </w:rPr>
            </w:pPr>
            <w:r w:rsidRPr="001A6D7A">
              <w:rPr>
                <w:rFonts w:eastAsia="맑은 고딕" w:cs="Times New Roman"/>
                <w:b/>
                <w:bCs/>
                <w:sz w:val="22"/>
              </w:rPr>
              <w:t>MSI level</w:t>
            </w:r>
          </w:p>
        </w:tc>
        <w:tc>
          <w:tcPr>
            <w:tcW w:w="51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B77776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b/>
                <w:bCs/>
                <w:sz w:val="22"/>
              </w:rPr>
            </w:pPr>
            <w:r w:rsidRPr="001A6D7A">
              <w:rPr>
                <w:rFonts w:eastAsia="맑은 고딕" w:cs="Times New Roman"/>
                <w:b/>
                <w:bCs/>
                <w:sz w:val="22"/>
              </w:rPr>
              <w:t>Regulation in COPD</w:t>
            </w:r>
          </w:p>
        </w:tc>
        <w:tc>
          <w:tcPr>
            <w:tcW w:w="96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12D380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b/>
                <w:bCs/>
                <w:sz w:val="22"/>
              </w:rPr>
            </w:pPr>
            <w:r w:rsidRPr="001A6D7A">
              <w:rPr>
                <w:rFonts w:eastAsia="맑은 고딕" w:cs="Times New Roman"/>
                <w:b/>
                <w:bCs/>
                <w:sz w:val="22"/>
              </w:rPr>
              <w:t>Metabolite</w:t>
            </w:r>
          </w:p>
        </w:tc>
        <w:tc>
          <w:tcPr>
            <w:tcW w:w="67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4ECA936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b/>
                <w:bCs/>
                <w:sz w:val="22"/>
              </w:rPr>
            </w:pPr>
            <w:r w:rsidRPr="001A6D7A">
              <w:rPr>
                <w:rFonts w:eastAsia="맑은 고딕" w:cs="Times New Roman"/>
                <w:b/>
                <w:bCs/>
                <w:sz w:val="22"/>
              </w:rPr>
              <w:t>FDR-adjusted p-value</w:t>
            </w:r>
          </w:p>
        </w:tc>
      </w:tr>
      <w:tr w:rsidR="005A353B" w:rsidRPr="001A6D7A" w14:paraId="684976E0" w14:textId="77777777" w:rsidTr="00154B84">
        <w:trPr>
          <w:trHeight w:val="330"/>
        </w:trPr>
        <w:tc>
          <w:tcPr>
            <w:tcW w:w="4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8F75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04.2341</w:t>
            </w:r>
          </w:p>
        </w:tc>
        <w:tc>
          <w:tcPr>
            <w:tcW w:w="4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514C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432</w:t>
            </w:r>
          </w:p>
        </w:tc>
        <w:tc>
          <w:tcPr>
            <w:tcW w:w="46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BDAA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1043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0453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0H32O2</w:t>
            </w:r>
          </w:p>
        </w:tc>
        <w:tc>
          <w:tcPr>
            <w:tcW w:w="51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CDF5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116F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C214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5AF8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Arachidonic acid</w:t>
            </w:r>
          </w:p>
        </w:tc>
        <w:tc>
          <w:tcPr>
            <w:tcW w:w="67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BCF3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.13E-05</w:t>
            </w:r>
          </w:p>
        </w:tc>
      </w:tr>
      <w:tr w:rsidR="005A353B" w:rsidRPr="001A6D7A" w14:paraId="569D4F30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25FEA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10.280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68D7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4.058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DF8E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2231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38F1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0H38O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61E6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951B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10D2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2A76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1Z-Eicosenoic acid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CD53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5.01E-06</w:t>
            </w:r>
          </w:p>
        </w:tc>
      </w:tr>
      <w:tr w:rsidR="005A353B" w:rsidRPr="001A6D7A" w14:paraId="616FA947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3CFF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30.2544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DDCF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617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1FBF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1976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C1A96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2H34O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49686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F8F0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0205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6A1F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Docosapentaenoic acid (22n-6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08F8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.25E-06</w:t>
            </w:r>
          </w:p>
        </w:tc>
      </w:tr>
      <w:tr w:rsidR="005A353B" w:rsidRPr="001A6D7A" w14:paraId="400D7412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DE43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06.249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88FC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617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1C7C6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10378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9CD2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0H34O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0ED7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20DC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82DB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EA0D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5,8,11-Eicosatrienoic acid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C5BE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9.90E-07</w:t>
            </w:r>
          </w:p>
        </w:tc>
      </w:tr>
      <w:tr w:rsidR="005A353B" w:rsidRPr="001A6D7A" w14:paraId="13045A2C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AAC4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08.2653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F320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828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EE60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5060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C3A5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0H36O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7269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933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DC5A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9BD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 xml:space="preserve">11Z,14Z-Eicosa-11,14-dienoic acid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B70D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4.27E-06</w:t>
            </w:r>
          </w:p>
        </w:tc>
      </w:tr>
      <w:tr w:rsidR="005A353B" w:rsidRPr="001A6D7A" w14:paraId="3E930397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405B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98.2467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B9B5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167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22C7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34074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1D536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>C18H34O3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D40A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502F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F39C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7AFA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5-Oxooctadecanoic acid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9796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.62E-07</w:t>
            </w:r>
          </w:p>
        </w:tc>
      </w:tr>
      <w:tr w:rsidR="005A353B" w:rsidRPr="001A6D7A" w14:paraId="0A433E1A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D80EA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44.2019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7484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2.415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DB41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2261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3F6A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14H28O3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A6C5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C03C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8C00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BC03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-Hydroxymyristic acid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A82A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.53E-08</w:t>
            </w:r>
          </w:p>
        </w:tc>
      </w:tr>
      <w:tr w:rsidR="005A353B" w:rsidRPr="001A6D7A" w14:paraId="706AD320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2217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22.2121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AD10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32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1207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5050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6DD1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>C20H32O4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D1BE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4C84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5528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C8DC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5(S)-HETrE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767E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9.18E-07</w:t>
            </w:r>
          </w:p>
        </w:tc>
      </w:tr>
      <w:tr w:rsidR="005A353B" w:rsidRPr="001A6D7A" w14:paraId="14396D7D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25F4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70.2148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DC29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2.614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F039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10733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A289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>C16H30O3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466D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B6B6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51C7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1385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 xml:space="preserve"> 3-Oxohexadecanoic acid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AAC1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.36E-08</w:t>
            </w:r>
          </w:p>
        </w:tc>
      </w:tr>
      <w:tr w:rsidR="005A353B" w:rsidRPr="001A6D7A" w14:paraId="413345A2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A1A8A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576.4658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920E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4.116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153F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55996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E9D6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36H64O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8F8C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D5A1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4FB3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down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754C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DG(33:3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C862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.54E-05</w:t>
            </w:r>
          </w:p>
        </w:tc>
      </w:tr>
      <w:tr w:rsidR="005A353B" w:rsidRPr="001A6D7A" w14:paraId="2FD37267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32BE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458.2363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8CEE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727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644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2504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E5C7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3H38O7S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D4FD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DB1F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0508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E2D0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-Sulfodeoxycholic acid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315A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5.90E-06</w:t>
            </w:r>
          </w:p>
        </w:tc>
      </w:tr>
      <w:tr w:rsidR="005A353B" w:rsidRPr="001A6D7A" w14:paraId="719F2A02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D8AA1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18.2206</w:t>
            </w:r>
          </w:p>
        </w:tc>
        <w:tc>
          <w:tcPr>
            <w:tcW w:w="4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030C6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2.602</w:t>
            </w:r>
          </w:p>
        </w:tc>
        <w:tc>
          <w:tcPr>
            <w:tcW w:w="4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008F0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10209</w:t>
            </w:r>
          </w:p>
        </w:tc>
        <w:tc>
          <w:tcPr>
            <w:tcW w:w="6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7C132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>C20H30O3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792B6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C43E4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956AC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2E376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5-HEPE</w:t>
            </w:r>
          </w:p>
        </w:tc>
        <w:tc>
          <w:tcPr>
            <w:tcW w:w="6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10FF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.97E-06</w:t>
            </w:r>
          </w:p>
        </w:tc>
      </w:tr>
      <w:tr w:rsidR="005A353B" w:rsidRPr="001A6D7A" w14:paraId="66C7141D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B8B6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68.0774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FF83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.789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20AE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0195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853C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10H12N4O5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38ED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B2D1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C94A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down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0B73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Inosine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0C6C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9.63E-06</w:t>
            </w:r>
          </w:p>
        </w:tc>
      </w:tr>
      <w:tr w:rsidR="005A353B" w:rsidRPr="001A6D7A" w14:paraId="5E79C577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B897A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92.2003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6119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2.258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CD87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30996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84F0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>C18H28O3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D840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0013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BD66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C05A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(2'E,4'Z,7'Z,8E)-Colnelenic acid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1BD5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.65E-06</w:t>
            </w:r>
          </w:p>
        </w:tc>
      </w:tr>
      <w:tr w:rsidR="005A353B" w:rsidRPr="001A6D7A" w14:paraId="24AC9E6D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940A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98.244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2C32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2.459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6742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0253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2191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1H32O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8D27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2O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0132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C724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9BC6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Pregnenolone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E944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.72E-07</w:t>
            </w:r>
          </w:p>
        </w:tc>
      </w:tr>
      <w:tr w:rsidR="005A353B" w:rsidRPr="001A6D7A" w14:paraId="52C508D2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67BAA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00.2629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2E7D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2.697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5476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62549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1E10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18H36O3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2F83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8A5E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06B0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7A20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-Hydroxystearic acid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0756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.59E-07</w:t>
            </w:r>
          </w:p>
        </w:tc>
      </w:tr>
      <w:tr w:rsidR="005A353B" w:rsidRPr="001A6D7A" w14:paraId="3816F631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04BA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24.2209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3776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656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8583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6757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C75C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1H32O4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EC6DA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F938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C79D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A087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1b,21-Dihydroxy-5b-pregnane-3,20-dione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47AC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5.24E-06</w:t>
            </w:r>
          </w:p>
        </w:tc>
      </w:tr>
      <w:tr w:rsidR="005A353B" w:rsidRPr="001A6D7A" w14:paraId="2BA42CA5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EF7DB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lastRenderedPageBreak/>
              <w:t>432.3248</w:t>
            </w:r>
          </w:p>
        </w:tc>
        <w:tc>
          <w:tcPr>
            <w:tcW w:w="4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B75728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729</w:t>
            </w:r>
          </w:p>
        </w:tc>
        <w:tc>
          <w:tcPr>
            <w:tcW w:w="4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978CC6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62399</w:t>
            </w:r>
          </w:p>
        </w:tc>
        <w:tc>
          <w:tcPr>
            <w:tcW w:w="6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00497D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7H44O4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103E2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2CBD2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604A7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16A3C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4-cholesten-7α,12α,24-triol-3-one</w:t>
            </w:r>
          </w:p>
        </w:tc>
        <w:tc>
          <w:tcPr>
            <w:tcW w:w="6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5171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.31E-06</w:t>
            </w:r>
          </w:p>
        </w:tc>
      </w:tr>
      <w:tr w:rsidR="005A353B" w:rsidRPr="001A6D7A" w14:paraId="5CFA2CB0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1748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26.189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F6C6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2.796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E88B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2000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F40B3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14H26O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1EEA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DCF3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35AB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B908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Myristoleic acid</w:t>
            </w:r>
          </w:p>
        </w:tc>
        <w:tc>
          <w:tcPr>
            <w:tcW w:w="673" w:type="pct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5069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&lt;0.05</w:t>
            </w:r>
          </w:p>
        </w:tc>
      </w:tr>
      <w:tr w:rsidR="005A353B" w:rsidRPr="001A6D7A" w14:paraId="684F08AE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13C6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56.2388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5D99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657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9178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0220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7525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>C16H32O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E4FA2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1E20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8064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570F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Palmitic acid</w:t>
            </w:r>
          </w:p>
        </w:tc>
        <w:tc>
          <w:tcPr>
            <w:tcW w:w="673" w:type="pct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DB7CC8" w14:textId="77777777" w:rsidR="005A353B" w:rsidRPr="001A6D7A" w:rsidRDefault="005A353B" w:rsidP="00154B84">
            <w:pPr>
              <w:spacing w:after="0"/>
              <w:rPr>
                <w:rFonts w:eastAsia="맑은 고딕" w:cs="Times New Roman"/>
                <w:sz w:val="22"/>
              </w:rPr>
            </w:pPr>
          </w:p>
        </w:tc>
      </w:tr>
      <w:tr w:rsidR="005A353B" w:rsidRPr="001A6D7A" w14:paraId="27B67466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CD726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82.2526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6A1C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731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9020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0207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F529C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>C18H34O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0E797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1592E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724E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0BBE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Oleic acid</w:t>
            </w:r>
          </w:p>
        </w:tc>
        <w:tc>
          <w:tcPr>
            <w:tcW w:w="673" w:type="pct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94F638" w14:textId="77777777" w:rsidR="005A353B" w:rsidRPr="001A6D7A" w:rsidRDefault="005A353B" w:rsidP="00154B84">
            <w:pPr>
              <w:spacing w:after="0"/>
              <w:rPr>
                <w:rFonts w:eastAsia="맑은 고딕" w:cs="Times New Roman"/>
                <w:sz w:val="22"/>
              </w:rPr>
            </w:pPr>
          </w:p>
        </w:tc>
      </w:tr>
      <w:tr w:rsidR="005A353B" w:rsidRPr="001A6D7A" w14:paraId="13F766F1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C446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32.2689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9872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740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1B0B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62725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4368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2H36O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C32FB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C968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7C6F5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87FE4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Ethyl Arachidonate</w:t>
            </w:r>
          </w:p>
        </w:tc>
        <w:tc>
          <w:tcPr>
            <w:tcW w:w="673" w:type="pct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2F3455" w14:textId="77777777" w:rsidR="005A353B" w:rsidRPr="001A6D7A" w:rsidRDefault="005A353B" w:rsidP="00154B84">
            <w:pPr>
              <w:spacing w:after="0"/>
              <w:rPr>
                <w:rFonts w:eastAsia="맑은 고딕" w:cs="Times New Roman"/>
                <w:sz w:val="22"/>
              </w:rPr>
            </w:pPr>
          </w:p>
        </w:tc>
      </w:tr>
      <w:tr w:rsidR="005A353B" w:rsidRPr="001A6D7A" w14:paraId="3753C197" w14:textId="77777777" w:rsidTr="00154B84">
        <w:trPr>
          <w:trHeight w:val="330"/>
        </w:trPr>
        <w:tc>
          <w:tcPr>
            <w:tcW w:w="4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34D8A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350.2367</w:t>
            </w:r>
          </w:p>
        </w:tc>
        <w:tc>
          <w:tcPr>
            <w:tcW w:w="4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688C36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13.731</w:t>
            </w:r>
          </w:p>
        </w:tc>
        <w:tc>
          <w:tcPr>
            <w:tcW w:w="4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D7ABA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0002664</w:t>
            </w:r>
          </w:p>
        </w:tc>
        <w:tc>
          <w:tcPr>
            <w:tcW w:w="6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E16D8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color w:val="000000"/>
                <w:sz w:val="22"/>
              </w:rPr>
            </w:pPr>
            <w:r w:rsidRPr="001A6D7A">
              <w:rPr>
                <w:rFonts w:eastAsia="맑은 고딕" w:cs="Times New Roman"/>
                <w:color w:val="000000"/>
                <w:sz w:val="22"/>
              </w:rPr>
              <w:t xml:space="preserve"> C20H30O5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32B220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[M+H]-</w:t>
            </w:r>
          </w:p>
        </w:tc>
        <w:tc>
          <w:tcPr>
            <w:tcW w:w="2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E83B4F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2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381CB1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up</w:t>
            </w:r>
          </w:p>
        </w:tc>
        <w:tc>
          <w:tcPr>
            <w:tcW w:w="9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B187B9" w14:textId="77777777" w:rsidR="005A353B" w:rsidRPr="001A6D7A" w:rsidRDefault="005A353B" w:rsidP="00154B84">
            <w:pPr>
              <w:spacing w:after="0"/>
              <w:jc w:val="center"/>
              <w:rPr>
                <w:rFonts w:eastAsia="맑은 고딕" w:cs="Times New Roman"/>
                <w:sz w:val="22"/>
              </w:rPr>
            </w:pPr>
            <w:r w:rsidRPr="001A6D7A">
              <w:rPr>
                <w:rFonts w:eastAsia="맑은 고딕" w:cs="Times New Roman"/>
                <w:sz w:val="22"/>
              </w:rPr>
              <w:t>PGE</w:t>
            </w:r>
          </w:p>
        </w:tc>
        <w:tc>
          <w:tcPr>
            <w:tcW w:w="673" w:type="pct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2B07A62" w14:textId="77777777" w:rsidR="005A353B" w:rsidRPr="001A6D7A" w:rsidRDefault="005A353B" w:rsidP="00154B84">
            <w:pPr>
              <w:spacing w:after="0"/>
              <w:rPr>
                <w:rFonts w:eastAsia="맑은 고딕" w:cs="Times New Roman"/>
                <w:sz w:val="22"/>
              </w:rPr>
            </w:pPr>
          </w:p>
        </w:tc>
      </w:tr>
    </w:tbl>
    <w:p w14:paraId="23369C58" w14:textId="77777777" w:rsidR="005A353B" w:rsidRPr="001A6D7A" w:rsidRDefault="005A353B" w:rsidP="005A353B">
      <w:pPr>
        <w:spacing w:after="0"/>
        <w:contextualSpacing/>
        <w:rPr>
          <w:rFonts w:cs="Times New Roman"/>
          <w:b/>
        </w:rPr>
        <w:sectPr w:rsidR="005A353B" w:rsidRPr="001A6D7A" w:rsidSect="004D3135">
          <w:pgSz w:w="15840" w:h="12240" w:orient="landscape" w:code="1"/>
          <w:pgMar w:top="1440" w:right="1440" w:bottom="1440" w:left="1440" w:header="851" w:footer="992" w:gutter="0"/>
          <w:cols w:space="425"/>
          <w:docGrid w:linePitch="360"/>
        </w:sectPr>
      </w:pPr>
    </w:p>
    <w:p w14:paraId="2684C7F6" w14:textId="09AA4011" w:rsidR="00182D6D" w:rsidRPr="000016A5" w:rsidRDefault="00182D6D" w:rsidP="00182D6D">
      <w:pPr>
        <w:rPr>
          <w:rFonts w:eastAsia="맑은 고딕" w:cs="Times New Roman"/>
          <w:szCs w:val="20"/>
        </w:rPr>
      </w:pPr>
      <w:r w:rsidRPr="000016A5">
        <w:rPr>
          <w:rFonts w:eastAsia="맑은 고딕" w:cs="Times New Roman"/>
          <w:b/>
          <w:bCs/>
          <w:szCs w:val="20"/>
        </w:rPr>
        <w:lastRenderedPageBreak/>
        <w:t xml:space="preserve">Table </w:t>
      </w:r>
      <w:r w:rsidRPr="000016A5">
        <w:rPr>
          <w:rFonts w:eastAsia="맑은 고딕" w:cs="Times New Roman" w:hint="eastAsia"/>
          <w:b/>
          <w:bCs/>
          <w:szCs w:val="20"/>
          <w:lang w:eastAsia="ko-KR"/>
        </w:rPr>
        <w:t>S</w:t>
      </w:r>
      <w:r w:rsidR="006F37A8">
        <w:rPr>
          <w:rFonts w:eastAsia="맑은 고딕" w:cs="Times New Roman"/>
          <w:b/>
          <w:bCs/>
          <w:szCs w:val="20"/>
          <w:lang w:eastAsia="ko-KR"/>
        </w:rPr>
        <w:t>5</w:t>
      </w:r>
      <w:r w:rsidRPr="000016A5">
        <w:rPr>
          <w:rFonts w:eastAsia="맑은 고딕" w:cs="Times New Roman"/>
          <w:szCs w:val="20"/>
        </w:rPr>
        <w:t>. Targeted metabolites associated T-COPD compared to S-COPD</w:t>
      </w:r>
    </w:p>
    <w:tbl>
      <w:tblPr>
        <w:tblW w:w="10207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2268"/>
        <w:gridCol w:w="1559"/>
        <w:gridCol w:w="936"/>
        <w:gridCol w:w="1616"/>
        <w:gridCol w:w="1843"/>
      </w:tblGrid>
      <w:tr w:rsidR="000016A5" w:rsidRPr="000016A5" w14:paraId="0EE7F109" w14:textId="77777777" w:rsidTr="00A14502">
        <w:trPr>
          <w:trHeight w:val="430"/>
          <w:jc w:val="center"/>
        </w:trPr>
        <w:tc>
          <w:tcPr>
            <w:tcW w:w="1985" w:type="dxa"/>
            <w:vMerge w:val="restart"/>
            <w:tcBorders>
              <w:left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EF7F744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  <w:bookmarkStart w:id="2" w:name="_GoBack"/>
            <w:r w:rsidRPr="000016A5">
              <w:rPr>
                <w:rFonts w:eastAsia="MS Mincho" w:cs="Times New Roman"/>
                <w:b/>
                <w:bCs/>
                <w:szCs w:val="24"/>
                <w:lang w:eastAsia="ja-JP"/>
              </w:rPr>
              <w:t>metabolites</w:t>
            </w:r>
          </w:p>
        </w:tc>
        <w:tc>
          <w:tcPr>
            <w:tcW w:w="476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19D5CFCF" w14:textId="77777777" w:rsidR="00182D6D" w:rsidRPr="000016A5" w:rsidRDefault="00182D6D" w:rsidP="000576D3">
            <w:pPr>
              <w:jc w:val="center"/>
              <w:rPr>
                <w:rFonts w:cs="Times New Roman"/>
                <w:b/>
                <w:bCs/>
              </w:rPr>
            </w:pPr>
            <w:r w:rsidRPr="000016A5">
              <w:rPr>
                <w:rFonts w:cs="Times New Roman"/>
                <w:b/>
                <w:bCs/>
              </w:rPr>
              <w:t>Univariate analysis</w:t>
            </w:r>
          </w:p>
        </w:tc>
        <w:tc>
          <w:tcPr>
            <w:tcW w:w="345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3A920573" w14:textId="77777777" w:rsidR="00182D6D" w:rsidRPr="000016A5" w:rsidRDefault="00182D6D" w:rsidP="000576D3">
            <w:pPr>
              <w:jc w:val="center"/>
              <w:rPr>
                <w:rFonts w:cs="Times New Roman"/>
                <w:b/>
                <w:bCs/>
              </w:rPr>
            </w:pPr>
            <w:r w:rsidRPr="000016A5">
              <w:rPr>
                <w:rFonts w:cs="Times New Roman"/>
                <w:b/>
                <w:bCs/>
              </w:rPr>
              <w:t>Multivariate analysis*</w:t>
            </w:r>
          </w:p>
        </w:tc>
      </w:tr>
      <w:tr w:rsidR="000016A5" w:rsidRPr="000016A5" w14:paraId="18334326" w14:textId="77777777" w:rsidTr="00A14502">
        <w:trPr>
          <w:jc w:val="center"/>
        </w:trPr>
        <w:tc>
          <w:tcPr>
            <w:tcW w:w="198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73169B17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4548C3BB" w14:textId="77777777" w:rsidR="00182D6D" w:rsidRPr="000016A5" w:rsidRDefault="00182D6D" w:rsidP="000576D3">
            <w:pPr>
              <w:jc w:val="center"/>
              <w:rPr>
                <w:rFonts w:cs="Times New Roman"/>
                <w:b/>
                <w:bCs/>
              </w:rPr>
            </w:pPr>
            <w:r w:rsidRPr="000016A5">
              <w:rPr>
                <w:rFonts w:cs="Times New Roman"/>
                <w:b/>
                <w:bCs/>
              </w:rPr>
              <w:t>OR (95% CI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1389B8E0" w14:textId="77777777" w:rsidR="00182D6D" w:rsidRPr="000016A5" w:rsidRDefault="00182D6D" w:rsidP="000576D3">
            <w:pPr>
              <w:jc w:val="center"/>
              <w:rPr>
                <w:rFonts w:cs="Times New Roman"/>
                <w:b/>
                <w:bCs/>
              </w:rPr>
            </w:pPr>
            <w:r w:rsidRPr="000016A5">
              <w:rPr>
                <w:rFonts w:eastAsia="Arial Unicode MS" w:cs="Times New Roman"/>
                <w:b/>
                <w:bCs/>
                <w:i/>
              </w:rPr>
              <w:t>P</w:t>
            </w:r>
            <w:r w:rsidRPr="000016A5">
              <w:rPr>
                <w:rFonts w:eastAsia="Arial Unicode MS" w:cs="Times New Roman"/>
                <w:b/>
                <w:bCs/>
              </w:rPr>
              <w:t>-value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258617FB" w14:textId="77777777" w:rsidR="00182D6D" w:rsidRPr="000016A5" w:rsidRDefault="00182D6D" w:rsidP="000576D3">
            <w:pPr>
              <w:jc w:val="center"/>
              <w:rPr>
                <w:rFonts w:cs="Times New Roman"/>
                <w:b/>
                <w:bCs/>
              </w:rPr>
            </w:pPr>
            <w:r w:rsidRPr="000016A5">
              <w:rPr>
                <w:rFonts w:cs="Times New Roman"/>
                <w:b/>
                <w:bCs/>
              </w:rPr>
              <w:t>OR (95% CI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2452D146" w14:textId="77777777" w:rsidR="00182D6D" w:rsidRPr="000016A5" w:rsidRDefault="00182D6D" w:rsidP="000576D3">
            <w:pPr>
              <w:jc w:val="center"/>
              <w:rPr>
                <w:rFonts w:cs="Times New Roman"/>
                <w:b/>
                <w:bCs/>
              </w:rPr>
            </w:pPr>
            <w:r w:rsidRPr="000016A5">
              <w:rPr>
                <w:rFonts w:eastAsia="Arial Unicode MS" w:cs="Times New Roman"/>
                <w:b/>
                <w:bCs/>
                <w:i/>
              </w:rPr>
              <w:t>P</w:t>
            </w:r>
            <w:r w:rsidRPr="000016A5">
              <w:rPr>
                <w:rFonts w:eastAsia="Arial Unicode MS" w:cs="Times New Roman"/>
                <w:b/>
                <w:bCs/>
              </w:rPr>
              <w:t>-value</w:t>
            </w:r>
          </w:p>
        </w:tc>
      </w:tr>
      <w:tr w:rsidR="000016A5" w:rsidRPr="000016A5" w14:paraId="09B4868E" w14:textId="77777777" w:rsidTr="00A14502">
        <w:trPr>
          <w:trHeight w:val="875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1A3BEAF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  <w:r w:rsidRPr="000016A5">
              <w:rPr>
                <w:rFonts w:eastAsia="MS Mincho" w:cs="Times New Roman"/>
                <w:b/>
                <w:bCs/>
                <w:szCs w:val="24"/>
                <w:lang w:eastAsia="ja-JP"/>
              </w:rPr>
              <w:t>Asparagi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D6E3B2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952</w:t>
            </w:r>
            <w:r w:rsidRPr="000016A5">
              <w:rPr>
                <w:rFonts w:eastAsia="Arial Unicode MS" w:cs="Times New Roman"/>
                <w:bCs/>
              </w:rPr>
              <w:t xml:space="preserve"> </w:t>
            </w:r>
            <w:r w:rsidRPr="000016A5">
              <w:rPr>
                <w:rFonts w:cs="Times New Roman"/>
                <w:bCs/>
              </w:rPr>
              <w:t>(0.726-0.978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9C5E9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&lt;0.001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A3AFF" w14:textId="77777777" w:rsidR="00182D6D" w:rsidRPr="000016A5" w:rsidRDefault="00182D6D" w:rsidP="000576D3">
            <w:pPr>
              <w:jc w:val="center"/>
              <w:rPr>
                <w:rFonts w:cs="Times New Roman"/>
              </w:rPr>
            </w:pPr>
            <w:r w:rsidRPr="000016A5">
              <w:rPr>
                <w:rFonts w:cs="Times New Roman"/>
              </w:rPr>
              <w:t>0.959 (0.923-0.997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960E6F" w14:textId="77777777" w:rsidR="00182D6D" w:rsidRPr="000016A5" w:rsidRDefault="00182D6D" w:rsidP="000576D3">
            <w:pPr>
              <w:jc w:val="center"/>
              <w:rPr>
                <w:rFonts w:cs="Times New Roman"/>
              </w:rPr>
            </w:pPr>
            <w:r w:rsidRPr="000016A5">
              <w:rPr>
                <w:rFonts w:cs="Times New Roman"/>
              </w:rPr>
              <w:t>0.036</w:t>
            </w:r>
          </w:p>
        </w:tc>
      </w:tr>
      <w:tr w:rsidR="000016A5" w:rsidRPr="000016A5" w14:paraId="3E11B6E3" w14:textId="77777777" w:rsidTr="00A14502">
        <w:trPr>
          <w:trHeight w:val="447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D9A9AF9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  <w:r w:rsidRPr="000016A5">
              <w:rPr>
                <w:rFonts w:eastAsia="MS Mincho" w:cs="Times New Roman"/>
                <w:b/>
                <w:bCs/>
                <w:szCs w:val="24"/>
                <w:lang w:eastAsia="ja-JP"/>
              </w:rPr>
              <w:t>Aspartat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3834CC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1.029</w:t>
            </w:r>
            <w:r w:rsidRPr="000016A5">
              <w:rPr>
                <w:rFonts w:eastAsia="Arial Unicode MS" w:cs="Times New Roman"/>
                <w:bCs/>
              </w:rPr>
              <w:t xml:space="preserve"> </w:t>
            </w:r>
            <w:r w:rsidRPr="000016A5">
              <w:rPr>
                <w:rFonts w:cs="Times New Roman"/>
                <w:bCs/>
              </w:rPr>
              <w:t>(1.006-1.053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4E5725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015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1E288" w14:textId="77777777" w:rsidR="00182D6D" w:rsidRPr="000016A5" w:rsidRDefault="00182D6D" w:rsidP="000576D3">
            <w:pPr>
              <w:jc w:val="center"/>
              <w:rPr>
                <w:rFonts w:cs="Times New Roman"/>
              </w:rPr>
            </w:pPr>
            <w:r w:rsidRPr="000016A5">
              <w:rPr>
                <w:rFonts w:cs="Times New Roman"/>
              </w:rPr>
              <w:t>1.038 (1.007-1.070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C6F2B" w14:textId="77777777" w:rsidR="00182D6D" w:rsidRPr="000016A5" w:rsidRDefault="00182D6D" w:rsidP="000576D3">
            <w:pPr>
              <w:jc w:val="center"/>
              <w:rPr>
                <w:rFonts w:cs="Times New Roman"/>
              </w:rPr>
            </w:pPr>
            <w:r w:rsidRPr="000016A5">
              <w:rPr>
                <w:rFonts w:cs="Times New Roman"/>
              </w:rPr>
              <w:t>0.016</w:t>
            </w:r>
          </w:p>
        </w:tc>
      </w:tr>
      <w:tr w:rsidR="000016A5" w:rsidRPr="000016A5" w14:paraId="6C6C571A" w14:textId="77777777" w:rsidTr="00A14502">
        <w:trPr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8A1FC74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  <w:r w:rsidRPr="000016A5">
              <w:rPr>
                <w:rFonts w:eastAsia="MS Mincho" w:cs="Times New Roman"/>
                <w:b/>
                <w:bCs/>
                <w:szCs w:val="24"/>
                <w:lang w:eastAsia="ja-JP"/>
              </w:rPr>
              <w:t>Histidi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ECDC1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961</w:t>
            </w:r>
            <w:r w:rsidRPr="000016A5">
              <w:rPr>
                <w:rFonts w:eastAsia="Arial Unicode MS" w:cs="Times New Roman"/>
                <w:bCs/>
              </w:rPr>
              <w:t xml:space="preserve"> </w:t>
            </w:r>
            <w:r w:rsidRPr="000016A5">
              <w:rPr>
                <w:rFonts w:cs="Times New Roman"/>
                <w:bCs/>
              </w:rPr>
              <w:t>(0.937-0.986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80FE6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002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6B987" w14:textId="77777777" w:rsidR="00182D6D" w:rsidRPr="000016A5" w:rsidRDefault="00182D6D" w:rsidP="000576D3">
            <w:pPr>
              <w:jc w:val="center"/>
              <w:rPr>
                <w:rFonts w:cs="Times New Roman"/>
              </w:rPr>
            </w:pPr>
            <w:r w:rsidRPr="000016A5">
              <w:rPr>
                <w:rFonts w:cs="Times New Roman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185B1E" w14:textId="77777777" w:rsidR="00182D6D" w:rsidRPr="000016A5" w:rsidRDefault="00182D6D" w:rsidP="000576D3">
            <w:pPr>
              <w:jc w:val="center"/>
              <w:rPr>
                <w:rFonts w:cs="Times New Roman"/>
              </w:rPr>
            </w:pPr>
            <w:r w:rsidRPr="000016A5">
              <w:rPr>
                <w:rFonts w:cs="Times New Roman"/>
              </w:rPr>
              <w:t>-</w:t>
            </w:r>
          </w:p>
        </w:tc>
      </w:tr>
      <w:tr w:rsidR="000016A5" w:rsidRPr="000016A5" w14:paraId="7871EB31" w14:textId="77777777" w:rsidTr="00A14502">
        <w:trPr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13566C0C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  <w:r w:rsidRPr="000016A5">
              <w:rPr>
                <w:rFonts w:eastAsia="MS Mincho" w:cs="Times New Roman"/>
                <w:b/>
                <w:bCs/>
                <w:szCs w:val="24"/>
                <w:lang w:eastAsia="ja-JP"/>
              </w:rPr>
              <w:t>Kyneureni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7BB58A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1.699 (1.014-2.848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05D48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044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37473C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B4857E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</w:rPr>
              <w:t>-</w:t>
            </w:r>
          </w:p>
        </w:tc>
      </w:tr>
      <w:tr w:rsidR="000016A5" w:rsidRPr="000016A5" w14:paraId="312CE279" w14:textId="77777777" w:rsidTr="00A14502">
        <w:trPr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558AE63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  <w:r w:rsidRPr="000016A5">
              <w:rPr>
                <w:rFonts w:eastAsia="MS Mincho" w:cs="Times New Roman"/>
                <w:b/>
                <w:bCs/>
                <w:szCs w:val="24"/>
                <w:lang w:eastAsia="ja-JP"/>
              </w:rPr>
              <w:t>Serotoni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6E1E8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085</w:t>
            </w:r>
            <w:r w:rsidRPr="000016A5">
              <w:rPr>
                <w:rFonts w:eastAsia="Arial Unicode MS" w:cs="Times New Roman"/>
                <w:bCs/>
              </w:rPr>
              <w:t xml:space="preserve"> </w:t>
            </w:r>
            <w:r w:rsidRPr="000016A5">
              <w:rPr>
                <w:rFonts w:cs="Times New Roman"/>
                <w:bCs/>
              </w:rPr>
              <w:t>(0.015-.0.47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B5683B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005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6C8F73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060 (0.005-0.692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C81DD2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024</w:t>
            </w:r>
          </w:p>
        </w:tc>
      </w:tr>
      <w:tr w:rsidR="000016A5" w:rsidRPr="000016A5" w14:paraId="75BC1095" w14:textId="77777777" w:rsidTr="00A14502">
        <w:trPr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1F90610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  <w:r w:rsidRPr="000016A5">
              <w:rPr>
                <w:rFonts w:eastAsia="MS Mincho" w:cs="Times New Roman"/>
                <w:b/>
                <w:bCs/>
                <w:szCs w:val="24"/>
                <w:lang w:eastAsia="ja-JP"/>
              </w:rPr>
              <w:t>Glutami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6A5FF0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995</w:t>
            </w:r>
            <w:r w:rsidRPr="000016A5">
              <w:rPr>
                <w:rFonts w:eastAsia="Arial Unicode MS" w:cs="Times New Roman"/>
                <w:bCs/>
              </w:rPr>
              <w:t xml:space="preserve"> </w:t>
            </w:r>
            <w:r w:rsidRPr="000016A5">
              <w:rPr>
                <w:rFonts w:cs="Times New Roman"/>
                <w:bCs/>
              </w:rPr>
              <w:t>(0.991-0.99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EF6902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026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9C3E00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382C1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</w:rPr>
              <w:t>-</w:t>
            </w:r>
          </w:p>
        </w:tc>
      </w:tr>
      <w:tr w:rsidR="000016A5" w:rsidRPr="000016A5" w14:paraId="6D74BD4B" w14:textId="77777777" w:rsidTr="00A14502">
        <w:trPr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AD5289A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  <w:r w:rsidRPr="000016A5">
              <w:rPr>
                <w:rFonts w:eastAsia="MS Mincho" w:cs="Times New Roman"/>
                <w:b/>
                <w:bCs/>
                <w:szCs w:val="24"/>
                <w:lang w:eastAsia="ja-JP"/>
              </w:rPr>
              <w:t>Glyceri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37B2D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992 (0.985-0.99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96861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  <w:bCs/>
              </w:rPr>
              <w:t>0.032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634F7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EADEDE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</w:rPr>
              <w:t>-</w:t>
            </w:r>
          </w:p>
        </w:tc>
      </w:tr>
      <w:tr w:rsidR="000016A5" w:rsidRPr="000016A5" w14:paraId="524A685D" w14:textId="77777777" w:rsidTr="00A14502">
        <w:trPr>
          <w:jc w:val="center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328ECD80" w14:textId="77777777" w:rsidR="00182D6D" w:rsidRPr="000016A5" w:rsidRDefault="00182D6D" w:rsidP="000576D3">
            <w:pPr>
              <w:spacing w:before="0" w:after="0"/>
              <w:rPr>
                <w:rFonts w:eastAsia="MS Mincho" w:cs="Times New Roman"/>
                <w:b/>
                <w:bCs/>
                <w:szCs w:val="24"/>
                <w:lang w:eastAsia="ja-JP"/>
              </w:rPr>
            </w:pPr>
            <w:r w:rsidRPr="000016A5">
              <w:rPr>
                <w:rFonts w:eastAsia="MS Mincho" w:cs="Times New Roman"/>
                <w:b/>
                <w:bCs/>
                <w:szCs w:val="24"/>
                <w:lang w:eastAsia="ja-JP"/>
              </w:rPr>
              <w:t xml:space="preserve">lysophosphatidylcholine a C14: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B6E66AB" w14:textId="77777777" w:rsidR="00182D6D" w:rsidRPr="000016A5" w:rsidRDefault="00182D6D" w:rsidP="000576D3">
            <w:pPr>
              <w:adjustRightInd w:val="0"/>
              <w:jc w:val="center"/>
              <w:rPr>
                <w:rFonts w:cs="Times New Roman"/>
                <w:bCs/>
              </w:rPr>
            </w:pPr>
            <w:r w:rsidRPr="000016A5">
              <w:rPr>
                <w:rFonts w:cs="Times New Roman"/>
                <w:bCs/>
              </w:rPr>
              <w:t>0.567 (0.357-0.902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656651" w14:textId="77777777" w:rsidR="00182D6D" w:rsidRPr="000016A5" w:rsidRDefault="00182D6D" w:rsidP="000576D3">
            <w:pPr>
              <w:adjustRightInd w:val="0"/>
              <w:jc w:val="center"/>
              <w:rPr>
                <w:rFonts w:cs="Times New Roman"/>
                <w:bCs/>
              </w:rPr>
            </w:pPr>
            <w:r w:rsidRPr="000016A5">
              <w:rPr>
                <w:rFonts w:cs="Times New Roman"/>
                <w:bCs/>
              </w:rPr>
              <w:t>0.017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13141B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</w:rPr>
              <w:t>-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F7321E" w14:textId="77777777" w:rsidR="00182D6D" w:rsidRPr="000016A5" w:rsidRDefault="00182D6D" w:rsidP="000576D3">
            <w:pPr>
              <w:adjustRightInd w:val="0"/>
              <w:jc w:val="center"/>
              <w:rPr>
                <w:rFonts w:eastAsia="Arial Unicode MS" w:cs="Times New Roman"/>
                <w:bCs/>
              </w:rPr>
            </w:pPr>
            <w:r w:rsidRPr="000016A5">
              <w:rPr>
                <w:rFonts w:cs="Times New Roman"/>
              </w:rPr>
              <w:t>-</w:t>
            </w:r>
          </w:p>
        </w:tc>
      </w:tr>
    </w:tbl>
    <w:bookmarkEnd w:id="2"/>
    <w:p w14:paraId="0B928BDC" w14:textId="77777777" w:rsidR="00182D6D" w:rsidRPr="000016A5" w:rsidRDefault="00182D6D" w:rsidP="00182D6D">
      <w:pPr>
        <w:rPr>
          <w:rFonts w:cs="Times New Roman"/>
          <w:szCs w:val="20"/>
        </w:rPr>
      </w:pPr>
      <w:r w:rsidRPr="000016A5">
        <w:rPr>
          <w:rFonts w:eastAsia="맑은 고딕" w:cs="Times New Roman"/>
          <w:b/>
          <w:szCs w:val="20"/>
        </w:rPr>
        <w:t>Notes:</w:t>
      </w:r>
      <w:r w:rsidRPr="000016A5">
        <w:rPr>
          <w:rFonts w:eastAsia="맑은 고딕" w:cs="Times New Roman"/>
          <w:szCs w:val="20"/>
        </w:rPr>
        <w:t xml:space="preserve"> *</w:t>
      </w:r>
      <w:r w:rsidRPr="000016A5">
        <w:rPr>
          <w:rFonts w:cs="Times New Roman"/>
          <w:szCs w:val="20"/>
        </w:rPr>
        <w:t xml:space="preserve">Variables with a P-value &lt;0.05 on univariate analysis and demographic factors including age, bmi, underlying diseases and smoking history were analyzed using multivariate logistic regression analysis. </w:t>
      </w:r>
    </w:p>
    <w:p w14:paraId="4386D421" w14:textId="77777777" w:rsidR="00182D6D" w:rsidRPr="000016A5" w:rsidRDefault="00182D6D">
      <w:pPr>
        <w:spacing w:before="0" w:after="200" w:line="276" w:lineRule="auto"/>
        <w:rPr>
          <w:rFonts w:cs="Times New Roman"/>
          <w:b/>
          <w:szCs w:val="24"/>
        </w:rPr>
      </w:pPr>
      <w:r w:rsidRPr="000016A5">
        <w:rPr>
          <w:rFonts w:cs="Times New Roman"/>
          <w:b/>
          <w:szCs w:val="24"/>
        </w:rPr>
        <w:br w:type="page"/>
      </w:r>
    </w:p>
    <w:p w14:paraId="708BB824" w14:textId="77777777" w:rsidR="00A54175" w:rsidRPr="001A6D7A" w:rsidRDefault="00A54175" w:rsidP="001A6D7A">
      <w:pPr>
        <w:spacing w:after="0"/>
        <w:contextualSpacing/>
        <w:rPr>
          <w:rFonts w:cs="Times New Roman"/>
          <w:b/>
        </w:rPr>
      </w:pPr>
      <w:r w:rsidRPr="001A6D7A">
        <w:rPr>
          <w:rFonts w:cs="Times New Roman"/>
          <w:noProof/>
          <w:lang w:eastAsia="ko-KR"/>
        </w:rPr>
        <w:lastRenderedPageBreak/>
        <w:drawing>
          <wp:inline distT="0" distB="0" distL="0" distR="0" wp14:anchorId="312B9CAC" wp14:editId="71263A7D">
            <wp:extent cx="8515350" cy="3571875"/>
            <wp:effectExtent l="0" t="0" r="0" b="9525"/>
            <wp:docPr id="3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871927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8515350" cy="3571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241E09" w14:textId="77777777" w:rsidR="00A54175" w:rsidRPr="001A6D7A" w:rsidRDefault="00A54175" w:rsidP="001A6D7A">
      <w:pPr>
        <w:spacing w:after="0"/>
        <w:contextualSpacing/>
        <w:rPr>
          <w:rFonts w:cs="Times New Roman"/>
        </w:rPr>
      </w:pPr>
      <w:r w:rsidRPr="001A6D7A">
        <w:rPr>
          <w:rFonts w:cs="Times New Roman"/>
          <w:b/>
          <w:bCs/>
        </w:rPr>
        <w:t xml:space="preserve">Figure S1. </w:t>
      </w:r>
      <w:r w:rsidRPr="001A6D7A">
        <w:rPr>
          <w:rFonts w:cs="Times New Roman"/>
        </w:rPr>
        <w:t xml:space="preserve">Score plots of principle component analysis </w:t>
      </w:r>
    </w:p>
    <w:p w14:paraId="73A11AE7" w14:textId="7DBD19E4" w:rsidR="004D3135" w:rsidRDefault="00A54175" w:rsidP="001A6D7A">
      <w:pPr>
        <w:spacing w:after="0"/>
        <w:contextualSpacing/>
        <w:rPr>
          <w:rFonts w:eastAsia="맑은 고딕" w:cs="Times New Roman"/>
          <w:bCs/>
        </w:rPr>
      </w:pPr>
      <w:r w:rsidRPr="001A6D7A">
        <w:rPr>
          <w:rFonts w:cs="Times New Roman"/>
          <w:bCs/>
        </w:rPr>
        <w:t xml:space="preserve">Metabolic profiling was performed using LC-QTOF-MS. The three dimensional principal component analysis (PCA) showed metabolic patterns of </w:t>
      </w:r>
      <w:r w:rsidRPr="001A6D7A">
        <w:rPr>
          <w:rFonts w:cs="Times New Roman"/>
          <w:b/>
          <w:bCs/>
        </w:rPr>
        <w:t>A</w:t>
      </w:r>
      <w:r w:rsidRPr="001A6D7A">
        <w:rPr>
          <w:rFonts w:cs="Times New Roman"/>
          <w:bCs/>
        </w:rPr>
        <w:t xml:space="preserve"> NC vs. S-COPD, </w:t>
      </w:r>
      <w:r w:rsidRPr="001A6D7A">
        <w:rPr>
          <w:rFonts w:cs="Times New Roman"/>
          <w:b/>
          <w:bCs/>
        </w:rPr>
        <w:t>B</w:t>
      </w:r>
      <w:r w:rsidRPr="001A6D7A">
        <w:rPr>
          <w:rFonts w:cs="Times New Roman"/>
          <w:bCs/>
        </w:rPr>
        <w:t xml:space="preserve"> NC vs T-COPD</w:t>
      </w:r>
      <w:r w:rsidRPr="001A6D7A">
        <w:rPr>
          <w:rFonts w:eastAsia="맑은 고딕" w:cs="Times New Roman"/>
          <w:b/>
          <w:bCs/>
        </w:rPr>
        <w:t xml:space="preserve">, and </w:t>
      </w:r>
      <w:r w:rsidRPr="001A6D7A">
        <w:rPr>
          <w:rFonts w:cs="Times New Roman"/>
          <w:b/>
          <w:bCs/>
        </w:rPr>
        <w:t>C</w:t>
      </w:r>
      <w:r w:rsidRPr="001A6D7A">
        <w:rPr>
          <w:rFonts w:cs="Times New Roman"/>
          <w:bCs/>
        </w:rPr>
        <w:t xml:space="preserve"> S-COPD vs. T-COPD. In </w:t>
      </w:r>
      <w:r w:rsidRPr="001A6D7A">
        <w:rPr>
          <w:rFonts w:cs="Times New Roman"/>
          <w:b/>
          <w:bCs/>
        </w:rPr>
        <w:t xml:space="preserve">A </w:t>
      </w:r>
      <w:r w:rsidRPr="001A6D7A">
        <w:rPr>
          <w:rFonts w:cs="Times New Roman"/>
          <w:bCs/>
        </w:rPr>
        <w:t xml:space="preserve">and </w:t>
      </w:r>
      <w:r w:rsidRPr="001A6D7A">
        <w:rPr>
          <w:rFonts w:cs="Times New Roman"/>
          <w:b/>
          <w:bCs/>
        </w:rPr>
        <w:t>B</w:t>
      </w:r>
      <w:r w:rsidRPr="001A6D7A">
        <w:rPr>
          <w:rFonts w:cs="Times New Roman"/>
          <w:bCs/>
        </w:rPr>
        <w:t xml:space="preserve">, blue and red spheres indicate normal control and patients with COPD, respectively. In </w:t>
      </w:r>
      <w:r w:rsidRPr="001A6D7A">
        <w:rPr>
          <w:rFonts w:cs="Times New Roman"/>
          <w:b/>
          <w:bCs/>
        </w:rPr>
        <w:t>C</w:t>
      </w:r>
      <w:r w:rsidRPr="001A6D7A">
        <w:rPr>
          <w:rFonts w:cs="Times New Roman"/>
          <w:bCs/>
        </w:rPr>
        <w:t>, blue and red spheres indicate S-COPD and T-COPD, respectively</w:t>
      </w:r>
      <w:r w:rsidRPr="001A6D7A">
        <w:rPr>
          <w:rFonts w:eastAsia="맑은 고딕" w:cs="Times New Roman"/>
          <w:bCs/>
        </w:rPr>
        <w:t xml:space="preserve">. </w:t>
      </w:r>
    </w:p>
    <w:p w14:paraId="5A97443A" w14:textId="77777777" w:rsidR="004D3135" w:rsidRDefault="004D3135">
      <w:pPr>
        <w:spacing w:before="0" w:after="200" w:line="276" w:lineRule="auto"/>
        <w:rPr>
          <w:rFonts w:eastAsia="맑은 고딕" w:cs="Times New Roman"/>
          <w:bCs/>
        </w:rPr>
      </w:pPr>
      <w:r>
        <w:rPr>
          <w:rFonts w:eastAsia="맑은 고딕" w:cs="Times New Roman"/>
          <w:bCs/>
        </w:rPr>
        <w:br w:type="page"/>
      </w:r>
    </w:p>
    <w:p w14:paraId="1184FA44" w14:textId="77777777" w:rsidR="004D3135" w:rsidRDefault="004D3135">
      <w:pPr>
        <w:spacing w:before="0" w:after="200" w:line="276" w:lineRule="auto"/>
        <w:rPr>
          <w:rFonts w:cs="Times New Roman"/>
          <w:bCs/>
        </w:rPr>
        <w:sectPr w:rsidR="004D3135" w:rsidSect="004D3135">
          <w:pgSz w:w="15840" w:h="12240" w:orient="landscape" w:code="1"/>
          <w:pgMar w:top="1440" w:right="1440" w:bottom="1440" w:left="1440" w:header="851" w:footer="992" w:gutter="0"/>
          <w:cols w:space="425"/>
          <w:docGrid w:linePitch="360"/>
        </w:sectPr>
      </w:pPr>
    </w:p>
    <w:p w14:paraId="38C8A82D" w14:textId="478F78B6" w:rsidR="004D3135" w:rsidRDefault="004D3135" w:rsidP="004D3135">
      <w:pPr>
        <w:tabs>
          <w:tab w:val="left" w:pos="1534"/>
        </w:tabs>
        <w:spacing w:before="0" w:after="200" w:line="276" w:lineRule="auto"/>
        <w:rPr>
          <w:rFonts w:cs="Times New Roman"/>
          <w:bCs/>
        </w:rPr>
      </w:pPr>
      <w:r>
        <w:rPr>
          <w:rFonts w:cs="Times New Roman"/>
        </w:rPr>
        <w:lastRenderedPageBreak/>
        <w:tab/>
      </w:r>
    </w:p>
    <w:p w14:paraId="2E3DC4E8" w14:textId="10AA5D09" w:rsidR="00A54175" w:rsidRDefault="00F22673" w:rsidP="00FF36A6">
      <w:pPr>
        <w:spacing w:after="0"/>
        <w:contextualSpacing/>
        <w:jc w:val="center"/>
        <w:rPr>
          <w:rFonts w:cs="Times New Roman"/>
          <w:bCs/>
        </w:rPr>
      </w:pPr>
      <w:r>
        <w:rPr>
          <w:rFonts w:cs="Times New Roman"/>
          <w:bCs/>
          <w:noProof/>
          <w:lang w:eastAsia="ko-KR"/>
        </w:rPr>
        <w:drawing>
          <wp:inline distT="0" distB="0" distL="0" distR="0" wp14:anchorId="3A243642" wp14:editId="17CE0CD6">
            <wp:extent cx="5602958" cy="5323609"/>
            <wp:effectExtent l="0" t="0" r="0" b="0"/>
            <wp:docPr id="36" name="그림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486" cy="53288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ECAD694" w14:textId="77777777" w:rsidR="00F22673" w:rsidRDefault="00FF36A6" w:rsidP="00FF36A6">
      <w:pPr>
        <w:spacing w:after="0"/>
        <w:contextualSpacing/>
        <w:rPr>
          <w:rFonts w:cs="Times New Roman"/>
        </w:rPr>
      </w:pPr>
      <w:r>
        <w:rPr>
          <w:rFonts w:cs="Times New Roman"/>
          <w:b/>
          <w:bCs/>
        </w:rPr>
        <w:t>Figure S2</w:t>
      </w:r>
      <w:r w:rsidRPr="001A6D7A">
        <w:rPr>
          <w:rFonts w:cs="Times New Roman"/>
          <w:b/>
          <w:bCs/>
        </w:rPr>
        <w:t xml:space="preserve">. </w:t>
      </w:r>
      <w:r>
        <w:rPr>
          <w:rFonts w:cs="Times New Roman"/>
        </w:rPr>
        <w:t>Volcano plots of metabolomics profiling</w:t>
      </w:r>
    </w:p>
    <w:p w14:paraId="3FAB3EEB" w14:textId="5CA62B70" w:rsidR="00FF36A6" w:rsidRPr="001A6D7A" w:rsidRDefault="00FF36A6" w:rsidP="008E43D5">
      <w:pPr>
        <w:spacing w:after="0"/>
        <w:contextualSpacing/>
        <w:rPr>
          <w:rFonts w:cs="Times New Roman"/>
          <w:bCs/>
        </w:rPr>
        <w:sectPr w:rsidR="00FF36A6" w:rsidRPr="001A6D7A" w:rsidSect="004D3135">
          <w:pgSz w:w="12240" w:h="15840" w:code="1"/>
          <w:pgMar w:top="1440" w:right="1440" w:bottom="1440" w:left="1440" w:header="851" w:footer="992" w:gutter="0"/>
          <w:cols w:space="425"/>
          <w:docGrid w:linePitch="360"/>
        </w:sectPr>
      </w:pPr>
      <w:r w:rsidRPr="00F22673">
        <w:rPr>
          <w:rFonts w:cs="Times New Roman"/>
          <w:b/>
          <w:bCs/>
        </w:rPr>
        <w:t>A</w:t>
      </w:r>
      <w:r w:rsidRPr="00FF36A6">
        <w:rPr>
          <w:rFonts w:cs="Times New Roman"/>
          <w:bCs/>
        </w:rPr>
        <w:t xml:space="preserve"> </w:t>
      </w:r>
      <w:r w:rsidR="00F22673">
        <w:rPr>
          <w:rFonts w:cs="Times New Roman"/>
          <w:bCs/>
        </w:rPr>
        <w:t xml:space="preserve">and </w:t>
      </w:r>
      <w:r w:rsidR="00F22673" w:rsidRPr="008B6407">
        <w:rPr>
          <w:rFonts w:cs="Times New Roman"/>
          <w:b/>
          <w:bCs/>
        </w:rPr>
        <w:t>B</w:t>
      </w:r>
      <w:r w:rsidR="00F22673">
        <w:rPr>
          <w:rFonts w:cs="Times New Roman"/>
          <w:bCs/>
        </w:rPr>
        <w:t xml:space="preserve"> </w:t>
      </w:r>
      <w:r w:rsidR="008B6407">
        <w:rPr>
          <w:rFonts w:cs="Times New Roman"/>
          <w:bCs/>
        </w:rPr>
        <w:t xml:space="preserve">shows the statistical results of global metabolomics profiling in the comparison of NC vs S-COPD group, and NC vs T-COPD group, respectively. Compounds less than 0.05 of FDR-adjusted p-value and fold change greater than 2.0 were selected. Blue circles indicate down-regulation of metabolites in the patients (S-COPD or T-COPD) compared to NC and red circles indicate up-regulated metabolites in the patients. </w:t>
      </w:r>
      <w:r w:rsidR="001E2FBE" w:rsidRPr="001E2FBE">
        <w:rPr>
          <w:rFonts w:cs="Times New Roman"/>
          <w:b/>
          <w:bCs/>
        </w:rPr>
        <w:t>C</w:t>
      </w:r>
      <w:r w:rsidR="001E2FBE">
        <w:rPr>
          <w:rFonts w:cs="Times New Roman"/>
          <w:bCs/>
        </w:rPr>
        <w:t xml:space="preserve"> and </w:t>
      </w:r>
      <w:r w:rsidR="001E2FBE" w:rsidRPr="001E2FBE">
        <w:rPr>
          <w:rFonts w:cs="Times New Roman"/>
          <w:b/>
          <w:bCs/>
        </w:rPr>
        <w:t>D</w:t>
      </w:r>
      <w:r w:rsidR="001E2FBE" w:rsidRPr="001E4CFE">
        <w:rPr>
          <w:rFonts w:cs="Times New Roman"/>
          <w:bCs/>
        </w:rPr>
        <w:t xml:space="preserve"> </w:t>
      </w:r>
      <w:r w:rsidR="001E4CFE">
        <w:rPr>
          <w:rFonts w:cs="Times New Roman"/>
          <w:bCs/>
        </w:rPr>
        <w:t>are the volcano plots of targeted metabolomics profiling.</w:t>
      </w:r>
      <w:r w:rsidR="002214E6">
        <w:rPr>
          <w:rFonts w:cs="Times New Roman"/>
          <w:bCs/>
        </w:rPr>
        <w:t xml:space="preserve"> </w:t>
      </w:r>
      <w:r w:rsidR="002214E6" w:rsidRPr="00BB6137">
        <w:rPr>
          <w:rFonts w:cs="Times New Roman"/>
          <w:b/>
          <w:bCs/>
        </w:rPr>
        <w:t>C</w:t>
      </w:r>
      <w:r w:rsidR="002214E6">
        <w:rPr>
          <w:rFonts w:cs="Times New Roman"/>
          <w:bCs/>
        </w:rPr>
        <w:t xml:space="preserve"> shows the comparison between NC vs S-COPD and</w:t>
      </w:r>
      <w:r w:rsidR="002214E6" w:rsidRPr="00BB6137">
        <w:rPr>
          <w:rFonts w:cs="Times New Roman"/>
          <w:b/>
          <w:bCs/>
        </w:rPr>
        <w:t xml:space="preserve"> D</w:t>
      </w:r>
      <w:r w:rsidR="002214E6">
        <w:rPr>
          <w:rFonts w:cs="Times New Roman"/>
          <w:bCs/>
        </w:rPr>
        <w:t xml:space="preserve"> shows the comparison of NC vs T-COPD</w:t>
      </w:r>
      <w:r w:rsidR="001E4CFE">
        <w:rPr>
          <w:rFonts w:cs="Times New Roman"/>
          <w:bCs/>
        </w:rPr>
        <w:t xml:space="preserve"> Compound less than 0.05 of FDR-adjusted p-value with fold change greater than 1.0 were selected. Blue circles indicate down-regulation of metabolites in the patients (S-COPD or T-COPD) compared to NC and red circles indicate up-regulated metabolites in the patients</w:t>
      </w:r>
      <w:r w:rsidR="008E43D5">
        <w:rPr>
          <w:rFonts w:cs="Times New Roman"/>
          <w:bCs/>
        </w:rPr>
        <w:t>.</w:t>
      </w:r>
    </w:p>
    <w:p w14:paraId="069215BE" w14:textId="77777777" w:rsidR="00A54175" w:rsidRPr="001A6D7A" w:rsidRDefault="00A54175" w:rsidP="001A6D7A">
      <w:pPr>
        <w:spacing w:after="0"/>
        <w:contextualSpacing/>
        <w:rPr>
          <w:rFonts w:cs="Times New Roman"/>
          <w:b/>
        </w:rPr>
      </w:pPr>
      <w:r w:rsidRPr="001A6D7A">
        <w:rPr>
          <w:rFonts w:cs="Times New Roman"/>
          <w:b/>
          <w:noProof/>
        </w:rPr>
        <w:object w:dxaOrig="12710" w:dyaOrig="5900" w14:anchorId="1086494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36.15pt;height:294.4pt" o:ole="">
            <v:imagedata r:id="rId11" o:title=""/>
          </v:shape>
          <o:OLEObject Type="Embed" ProgID="Prism7.Document" ShapeID="_x0000_i1025" DrawAspect="Content" ObjectID="_1679294846" r:id="rId12"/>
        </w:object>
      </w:r>
    </w:p>
    <w:p w14:paraId="2D58DD63" w14:textId="6FC9069F" w:rsidR="00A54175" w:rsidRPr="001A6D7A" w:rsidRDefault="009149D7" w:rsidP="001A6D7A">
      <w:pPr>
        <w:spacing w:after="0"/>
        <w:contextualSpacing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Figure S3</w:t>
      </w:r>
      <w:r w:rsidR="00A54175" w:rsidRPr="001A6D7A">
        <w:rPr>
          <w:rFonts w:cs="Times New Roman"/>
          <w:b/>
          <w:szCs w:val="24"/>
        </w:rPr>
        <w:t xml:space="preserve">. </w:t>
      </w:r>
      <w:r w:rsidR="00A54175" w:rsidRPr="001A6D7A">
        <w:rPr>
          <w:rFonts w:cs="Times New Roman"/>
          <w:szCs w:val="24"/>
        </w:rPr>
        <w:t>Changes of metabolites along the disease severity</w:t>
      </w:r>
    </w:p>
    <w:p w14:paraId="4531DDC1" w14:textId="68BC8D69" w:rsidR="00655586" w:rsidRDefault="00A54175" w:rsidP="001A6D7A">
      <w:pPr>
        <w:spacing w:after="0"/>
        <w:contextualSpacing/>
        <w:rPr>
          <w:rFonts w:cs="Times New Roman"/>
          <w:szCs w:val="24"/>
        </w:rPr>
      </w:pPr>
      <w:r w:rsidRPr="001A6D7A">
        <w:rPr>
          <w:rFonts w:cs="Times New Roman"/>
          <w:szCs w:val="24"/>
        </w:rPr>
        <w:t>Whiskers in the boxplots represent the range of the minimum and maximum concentrations of serum metabolites within a population. S-COPD_0 and T-COPD_0 indicate FEV1 &lt; 50% and S-COPD_1 and T-COPD_1 indicate FEV1 &gt; 50%. Asterisk represents p-value less than 0.05 between severity score 0 and 1</w:t>
      </w:r>
    </w:p>
    <w:p w14:paraId="77A63EBB" w14:textId="77777777" w:rsidR="00655586" w:rsidRDefault="00655586" w:rsidP="00655586">
      <w:pPr>
        <w:spacing w:before="0" w:after="200" w:line="276" w:lineRule="auto"/>
        <w:rPr>
          <w:rFonts w:cs="Times New Roman"/>
        </w:rPr>
        <w:sectPr w:rsidR="00655586" w:rsidSect="004D3135">
          <w:pgSz w:w="15840" w:h="12240" w:orient="landscape" w:code="1"/>
          <w:pgMar w:top="1440" w:right="1440" w:bottom="1440" w:left="1440" w:header="851" w:footer="992" w:gutter="0"/>
          <w:cols w:space="425"/>
          <w:docGrid w:linePitch="360"/>
        </w:sectPr>
      </w:pPr>
      <w:r>
        <w:rPr>
          <w:rFonts w:cs="Times New Roman"/>
        </w:rPr>
        <w:br w:type="page"/>
      </w:r>
    </w:p>
    <w:p w14:paraId="0FF04EC1" w14:textId="511D99E8" w:rsidR="00655586" w:rsidRPr="00655586" w:rsidRDefault="00655586" w:rsidP="008D64DF">
      <w:pPr>
        <w:spacing w:before="0" w:after="200" w:line="276" w:lineRule="auto"/>
        <w:jc w:val="center"/>
        <w:rPr>
          <w:rFonts w:cs="Times New Roman"/>
          <w:szCs w:val="24"/>
        </w:rPr>
      </w:pPr>
      <w:r>
        <w:rPr>
          <w:rFonts w:cs="Times New Roman"/>
          <w:noProof/>
          <w:lang w:eastAsia="ko-KR"/>
        </w:rPr>
        <w:lastRenderedPageBreak/>
        <w:drawing>
          <wp:inline distT="0" distB="0" distL="0" distR="0" wp14:anchorId="3562B879" wp14:editId="274BCA22">
            <wp:extent cx="4533900" cy="3621457"/>
            <wp:effectExtent l="0" t="0" r="0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8397" cy="36250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0A0554" w14:textId="116F0DFE" w:rsidR="00655586" w:rsidRPr="00F32DD8" w:rsidRDefault="00655586" w:rsidP="00655586">
      <w:pPr>
        <w:spacing w:after="0"/>
        <w:contextualSpacing/>
        <w:rPr>
          <w:rFonts w:cs="Times New Roman"/>
        </w:rPr>
      </w:pPr>
      <w:r w:rsidRPr="00F32DD8">
        <w:rPr>
          <w:rFonts w:cs="Times New Roman"/>
          <w:b/>
        </w:rPr>
        <w:t>Figure S</w:t>
      </w:r>
      <w:r w:rsidR="00614F70">
        <w:rPr>
          <w:rFonts w:cs="Times New Roman" w:hint="eastAsia"/>
          <w:b/>
          <w:lang w:eastAsia="ko-KR"/>
        </w:rPr>
        <w:t>4</w:t>
      </w:r>
      <w:r w:rsidRPr="00F32DD8">
        <w:rPr>
          <w:rFonts w:cs="Times New Roman"/>
          <w:b/>
        </w:rPr>
        <w:t xml:space="preserve">. </w:t>
      </w:r>
      <w:r w:rsidRPr="00F32DD8">
        <w:rPr>
          <w:rFonts w:cs="Times New Roman" w:hint="eastAsia"/>
          <w:lang w:eastAsia="ko-KR"/>
        </w:rPr>
        <w:t>ROC</w:t>
      </w:r>
      <w:r w:rsidRPr="00F32DD8">
        <w:rPr>
          <w:rFonts w:cs="Times New Roman"/>
        </w:rPr>
        <w:t xml:space="preserve"> </w:t>
      </w:r>
      <w:r w:rsidRPr="00F32DD8">
        <w:rPr>
          <w:rFonts w:cs="Times New Roman" w:hint="eastAsia"/>
          <w:lang w:eastAsia="ko-KR"/>
        </w:rPr>
        <w:t>curve</w:t>
      </w:r>
      <w:r w:rsidRPr="00F32DD8">
        <w:rPr>
          <w:rFonts w:cs="Times New Roman"/>
        </w:rPr>
        <w:t xml:space="preserve"> </w:t>
      </w:r>
      <w:r w:rsidRPr="00F32DD8">
        <w:rPr>
          <w:rFonts w:cs="Times New Roman" w:hint="eastAsia"/>
          <w:lang w:eastAsia="ko-KR"/>
        </w:rPr>
        <w:t>for</w:t>
      </w:r>
      <w:r w:rsidRPr="00F32DD8">
        <w:rPr>
          <w:rFonts w:cs="Times New Roman"/>
        </w:rPr>
        <w:t xml:space="preserve"> </w:t>
      </w:r>
      <w:r w:rsidRPr="00F32DD8">
        <w:rPr>
          <w:rFonts w:cs="Times New Roman" w:hint="eastAsia"/>
          <w:lang w:eastAsia="ko-KR"/>
        </w:rPr>
        <w:t>diagnosis</w:t>
      </w:r>
      <w:r w:rsidRPr="00F32DD8">
        <w:rPr>
          <w:rFonts w:cs="Times New Roman"/>
        </w:rPr>
        <w:t xml:space="preserve"> </w:t>
      </w:r>
      <w:r w:rsidRPr="00F32DD8">
        <w:rPr>
          <w:rFonts w:cs="Times New Roman" w:hint="eastAsia"/>
          <w:lang w:eastAsia="ko-KR"/>
        </w:rPr>
        <w:t>of</w:t>
      </w:r>
      <w:r w:rsidRPr="00F32DD8">
        <w:rPr>
          <w:rFonts w:cs="Times New Roman"/>
        </w:rPr>
        <w:t xml:space="preserve"> </w:t>
      </w:r>
      <w:r w:rsidRPr="00F32DD8">
        <w:rPr>
          <w:rFonts w:cs="Times New Roman" w:hint="eastAsia"/>
          <w:lang w:eastAsia="ko-KR"/>
        </w:rPr>
        <w:t>T-COPD</w:t>
      </w:r>
      <w:r w:rsidRPr="00F32DD8">
        <w:rPr>
          <w:rFonts w:cs="Times New Roman"/>
        </w:rPr>
        <w:t xml:space="preserve"> </w:t>
      </w:r>
    </w:p>
    <w:p w14:paraId="487B185E" w14:textId="77777777" w:rsidR="00655586" w:rsidRPr="00F32DD8" w:rsidRDefault="00655586" w:rsidP="00655586">
      <w:pPr>
        <w:spacing w:after="0"/>
        <w:contextualSpacing/>
        <w:rPr>
          <w:rFonts w:cs="Times New Roman"/>
        </w:rPr>
      </w:pPr>
      <w:r w:rsidRPr="00F32DD8">
        <w:rPr>
          <w:rFonts w:eastAsiaTheme="minorHAnsi" w:cs="굴림" w:hint="eastAsia"/>
          <w:szCs w:val="20"/>
        </w:rPr>
        <w:t>The</w:t>
      </w:r>
      <w:r w:rsidRPr="00F32DD8">
        <w:rPr>
          <w:rFonts w:eastAsiaTheme="minorHAnsi" w:cs="굴림"/>
          <w:szCs w:val="20"/>
        </w:rPr>
        <w:t xml:space="preserve"> AUC of </w:t>
      </w:r>
      <w:r w:rsidRPr="00F32DD8">
        <w:rPr>
          <w:rFonts w:eastAsiaTheme="minorHAnsi" w:cs="굴림" w:hint="eastAsia"/>
          <w:szCs w:val="20"/>
        </w:rPr>
        <w:t>T</w:t>
      </w:r>
      <w:r w:rsidRPr="00F32DD8">
        <w:rPr>
          <w:rFonts w:asciiTheme="minorEastAsia" w:hAnsiTheme="minorEastAsia" w:cs="굴림" w:hint="eastAsia"/>
          <w:szCs w:val="20"/>
          <w:lang w:eastAsia="ko-KR"/>
        </w:rPr>
        <w:t>-</w:t>
      </w:r>
      <w:r w:rsidRPr="00F32DD8">
        <w:rPr>
          <w:rFonts w:cs="Times New Roman" w:hint="eastAsia"/>
          <w:lang w:eastAsia="ko-KR"/>
        </w:rPr>
        <w:t>COPD</w:t>
      </w:r>
      <w:r w:rsidRPr="00F32DD8">
        <w:rPr>
          <w:rFonts w:cs="Times New Roman"/>
          <w:lang w:eastAsia="ko-KR"/>
        </w:rPr>
        <w:t xml:space="preserve"> </w:t>
      </w:r>
      <w:r w:rsidRPr="00F32DD8">
        <w:rPr>
          <w:rFonts w:cs="Times New Roman" w:hint="eastAsia"/>
          <w:lang w:eastAsia="ko-KR"/>
        </w:rPr>
        <w:t>diagnosis</w:t>
      </w:r>
      <w:r w:rsidRPr="00F32DD8">
        <w:rPr>
          <w:rFonts w:cs="Times New Roman"/>
          <w:lang w:eastAsia="ko-KR"/>
        </w:rPr>
        <w:t xml:space="preserve"> with aspartate, </w:t>
      </w:r>
      <w:r w:rsidRPr="00F32DD8">
        <w:rPr>
          <w:rFonts w:cs="Times New Roman" w:hint="eastAsia"/>
          <w:lang w:eastAsia="ko-KR"/>
        </w:rPr>
        <w:t>a</w:t>
      </w:r>
      <w:r w:rsidRPr="00F32DD8">
        <w:rPr>
          <w:rFonts w:cs="Times New Roman"/>
          <w:lang w:eastAsia="ko-KR"/>
        </w:rPr>
        <w:t>sparagine</w:t>
      </w:r>
      <w:r w:rsidRPr="00F32DD8">
        <w:rPr>
          <w:rFonts w:eastAsiaTheme="minorHAnsi" w:cs="굴림"/>
          <w:szCs w:val="20"/>
        </w:rPr>
        <w:t xml:space="preserve"> and serotonin was 0.780</w:t>
      </w:r>
      <w:r w:rsidRPr="00F32DD8">
        <w:rPr>
          <w:rFonts w:asciiTheme="minorEastAsia" w:hAnsiTheme="minorEastAsia" w:cs="굴림" w:hint="eastAsia"/>
          <w:szCs w:val="20"/>
          <w:lang w:eastAsia="ko-KR"/>
        </w:rPr>
        <w:t>.</w:t>
      </w:r>
    </w:p>
    <w:p w14:paraId="304F2EA0" w14:textId="77777777" w:rsidR="00A54175" w:rsidRPr="001A6D7A" w:rsidRDefault="00A54175" w:rsidP="001A6D7A">
      <w:pPr>
        <w:spacing w:after="0"/>
        <w:contextualSpacing/>
        <w:rPr>
          <w:rFonts w:cs="Times New Roman"/>
          <w:szCs w:val="24"/>
        </w:rPr>
        <w:sectPr w:rsidR="00A54175" w:rsidRPr="001A6D7A" w:rsidSect="00655586">
          <w:pgSz w:w="12240" w:h="15840" w:code="1"/>
          <w:pgMar w:top="1440" w:right="1440" w:bottom="1440" w:left="1440" w:header="851" w:footer="992" w:gutter="0"/>
          <w:cols w:space="425"/>
          <w:docGrid w:linePitch="360"/>
        </w:sectPr>
      </w:pPr>
    </w:p>
    <w:p w14:paraId="25151732" w14:textId="77777777" w:rsidR="00A54175" w:rsidRPr="001A6D7A" w:rsidRDefault="00A54175" w:rsidP="00612B08">
      <w:pPr>
        <w:spacing w:after="0"/>
        <w:contextualSpacing/>
        <w:jc w:val="center"/>
        <w:rPr>
          <w:rFonts w:cs="Times New Roman"/>
        </w:rPr>
      </w:pPr>
      <w:r w:rsidRPr="001A6D7A">
        <w:rPr>
          <w:rFonts w:cs="Times New Roman"/>
          <w:noProof/>
          <w:lang w:eastAsia="ko-KR"/>
        </w:rPr>
        <w:lastRenderedPageBreak/>
        <w:drawing>
          <wp:inline distT="0" distB="0" distL="0" distR="0" wp14:anchorId="629EBC9A" wp14:editId="7EB64F0F">
            <wp:extent cx="4762195" cy="4762195"/>
            <wp:effectExtent l="0" t="0" r="635" b="635"/>
            <wp:docPr id="2" name="그림 2" descr="Correrlation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2" descr="Correrlationimage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3562" cy="47635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27AA16" w14:textId="624C7B2A" w:rsidR="00A54175" w:rsidRPr="001A6D7A" w:rsidRDefault="00074DD0" w:rsidP="001A6D7A">
      <w:pPr>
        <w:spacing w:after="0"/>
        <w:contextualSpacing/>
        <w:rPr>
          <w:rFonts w:cs="Times New Roman"/>
        </w:rPr>
      </w:pPr>
      <w:r>
        <w:rPr>
          <w:rFonts w:cs="Times New Roman"/>
          <w:b/>
        </w:rPr>
        <w:t>Figure S5</w:t>
      </w:r>
      <w:r w:rsidR="00A54175" w:rsidRPr="001A6D7A">
        <w:rPr>
          <w:rFonts w:cs="Times New Roman"/>
          <w:b/>
        </w:rPr>
        <w:t xml:space="preserve">. </w:t>
      </w:r>
      <w:r w:rsidR="00A54175" w:rsidRPr="001A6D7A">
        <w:rPr>
          <w:rFonts w:cs="Times New Roman"/>
        </w:rPr>
        <w:t>Correlation analysis of metabolites with clinical parameters</w:t>
      </w:r>
    </w:p>
    <w:p w14:paraId="4DB4EE6D" w14:textId="77777777" w:rsidR="00A54175" w:rsidRPr="001A6D7A" w:rsidRDefault="00A54175" w:rsidP="001A6D7A">
      <w:pPr>
        <w:spacing w:after="0"/>
        <w:contextualSpacing/>
        <w:rPr>
          <w:rFonts w:cs="Times New Roman"/>
        </w:rPr>
      </w:pPr>
      <w:r w:rsidRPr="001A6D7A">
        <w:rPr>
          <w:rFonts w:cs="Times New Roman"/>
        </w:rPr>
        <w:t>Pearson</w:t>
      </w:r>
      <w:r w:rsidRPr="001A6D7A">
        <w:rPr>
          <w:rFonts w:eastAsia="맑은 고딕" w:cs="Times New Roman"/>
        </w:rPr>
        <w:t>’s correlation analysis was performed to investigate the association between the circulating metabolites and clinical parameters</w:t>
      </w:r>
      <w:r w:rsidRPr="001A6D7A">
        <w:rPr>
          <w:rFonts w:cs="Times New Roman"/>
        </w:rPr>
        <w:t xml:space="preserve"> of COPD patients. Red and green squares indicate positive and negative correlations, respectively</w:t>
      </w:r>
      <w:r w:rsidRPr="001A6D7A">
        <w:rPr>
          <w:rFonts w:eastAsia="맑은 고딕" w:cs="Times New Roman"/>
        </w:rPr>
        <w:t xml:space="preserve">. </w:t>
      </w:r>
    </w:p>
    <w:p w14:paraId="7452B59D" w14:textId="77777777" w:rsidR="00DE23E8" w:rsidRPr="001A6D7A" w:rsidRDefault="00DE23E8" w:rsidP="00A54175">
      <w:pPr>
        <w:rPr>
          <w:rFonts w:cs="Times New Roman"/>
        </w:rPr>
      </w:pPr>
    </w:p>
    <w:sectPr w:rsidR="00DE23E8" w:rsidRPr="001A6D7A" w:rsidSect="0093429D">
      <w:headerReference w:type="even" r:id="rId15"/>
      <w:footerReference w:type="even" r:id="rId16"/>
      <w:footerReference w:type="default" r:id="rId17"/>
      <w:headerReference w:type="first" r:id="rId18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05A4F1E" w14:textId="77777777" w:rsidR="00947B99" w:rsidRDefault="00947B99" w:rsidP="00117666">
      <w:pPr>
        <w:spacing w:after="0"/>
      </w:pPr>
      <w:r>
        <w:separator/>
      </w:r>
    </w:p>
  </w:endnote>
  <w:endnote w:type="continuationSeparator" w:id="0">
    <w:p w14:paraId="139C730E" w14:textId="77777777" w:rsidR="00947B99" w:rsidRDefault="00947B9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바탕체">
    <w:panose1 w:val="02030609000101010101"/>
    <w:charset w:val="81"/>
    <w:family w:val="roman"/>
    <w:pitch w:val="fixed"/>
    <w:sig w:usb0="B00002AF" w:usb1="69D77CFB" w:usb2="00000030" w:usb3="00000000" w:csb0="0008009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Arial Unicode MS">
    <w:panose1 w:val="020B0604020202020204"/>
    <w:charset w:val="81"/>
    <w:family w:val="modern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72616936"/>
      <w:docPartObj>
        <w:docPartGallery w:val="Page Numbers (Bottom of Page)"/>
        <w:docPartUnique/>
      </w:docPartObj>
    </w:sdtPr>
    <w:sdtEndPr/>
    <w:sdtContent>
      <w:p w14:paraId="330400F7" w14:textId="77777777" w:rsidR="009F79FD" w:rsidRDefault="009F79FD">
        <w:pPr>
          <w:pStyle w:val="af0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14502" w:rsidRPr="00A14502">
          <w:rPr>
            <w:noProof/>
            <w:lang w:val="ko-KR"/>
          </w:rPr>
          <w:t>15</w:t>
        </w:r>
        <w:r>
          <w:fldChar w:fldCharType="end"/>
        </w:r>
      </w:p>
    </w:sdtContent>
  </w:sdt>
  <w:p w14:paraId="3BA5C9CA" w14:textId="77777777" w:rsidR="009F79FD" w:rsidRDefault="009F79FD">
    <w:pPr>
      <w:pStyle w:val="af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C93025F" w14:textId="77777777" w:rsidR="009F79FD" w:rsidRPr="00577C4C" w:rsidRDefault="009F79FD">
    <w:pPr>
      <w:rPr>
        <w:color w:val="C00000"/>
        <w:szCs w:val="24"/>
      </w:rPr>
    </w:pPr>
    <w:r>
      <w:rPr>
        <w:noProof/>
        <w:lang w:eastAsia="ko-KR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F79FD" w:rsidRPr="00577C4C" w:rsidRDefault="009F79FD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65558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0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F79FD" w:rsidRPr="00577C4C" w:rsidRDefault="009F79FD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655586">
                      <w:rPr>
                        <w:noProof/>
                        <w:color w:val="000000" w:themeColor="text1"/>
                        <w:szCs w:val="40"/>
                      </w:rPr>
                      <w:t>20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B4D6A35" w14:textId="77777777" w:rsidR="009F79FD" w:rsidRPr="00577C4C" w:rsidRDefault="009F79FD">
    <w:pPr>
      <w:rPr>
        <w:b/>
        <w:sz w:val="20"/>
        <w:szCs w:val="24"/>
      </w:rPr>
    </w:pPr>
    <w:r>
      <w:rPr>
        <w:noProof/>
        <w:lang w:eastAsia="ko-KR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F79FD" w:rsidRPr="00577C4C" w:rsidRDefault="009F79FD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65558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9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F79FD" w:rsidRPr="00577C4C" w:rsidRDefault="009F79FD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655586">
                      <w:rPr>
                        <w:noProof/>
                        <w:color w:val="000000" w:themeColor="text1"/>
                        <w:szCs w:val="40"/>
                      </w:rPr>
                      <w:t>19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93D9D6A" w14:textId="77777777" w:rsidR="00947B99" w:rsidRDefault="00947B99" w:rsidP="00117666">
      <w:pPr>
        <w:spacing w:after="0"/>
      </w:pPr>
      <w:r>
        <w:separator/>
      </w:r>
    </w:p>
  </w:footnote>
  <w:footnote w:type="continuationSeparator" w:id="0">
    <w:p w14:paraId="7E33C587" w14:textId="77777777" w:rsidR="00947B99" w:rsidRDefault="00947B9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AEF00C" w14:textId="77777777" w:rsidR="009F79FD" w:rsidRPr="009151AA" w:rsidRDefault="009F79FD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71D68C6" w14:textId="77777777" w:rsidR="009F79FD" w:rsidRDefault="009F79FD" w:rsidP="0093429D">
    <w:r w:rsidRPr="005A1D84">
      <w:rPr>
        <w:b/>
        <w:noProof/>
        <w:color w:val="A6A6A6" w:themeColor="background1" w:themeShade="A6"/>
        <w:lang w:eastAsia="ko-KR"/>
      </w:rPr>
      <w:drawing>
        <wp:inline distT="0" distB="0" distL="0" distR="0" wp14:anchorId="07D26A56" wp14:editId="2E460F0E">
          <wp:extent cx="1382534" cy="497091"/>
          <wp:effectExtent l="0" t="0" r="0" b="0"/>
          <wp:docPr id="5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20B5"/>
    <w:rsid w:val="000016A5"/>
    <w:rsid w:val="0001436A"/>
    <w:rsid w:val="00023838"/>
    <w:rsid w:val="00034304"/>
    <w:rsid w:val="00035434"/>
    <w:rsid w:val="00042FF7"/>
    <w:rsid w:val="00052A14"/>
    <w:rsid w:val="00074DD0"/>
    <w:rsid w:val="00077D53"/>
    <w:rsid w:val="000C3C3A"/>
    <w:rsid w:val="00105FD9"/>
    <w:rsid w:val="00117666"/>
    <w:rsid w:val="001549D3"/>
    <w:rsid w:val="00160065"/>
    <w:rsid w:val="00177D84"/>
    <w:rsid w:val="00182D6D"/>
    <w:rsid w:val="00192F49"/>
    <w:rsid w:val="001A5188"/>
    <w:rsid w:val="001A6D7A"/>
    <w:rsid w:val="001E2FBE"/>
    <w:rsid w:val="001E4CFE"/>
    <w:rsid w:val="00211155"/>
    <w:rsid w:val="002214E6"/>
    <w:rsid w:val="002227B7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D2F2D"/>
    <w:rsid w:val="00401590"/>
    <w:rsid w:val="0040228E"/>
    <w:rsid w:val="00407924"/>
    <w:rsid w:val="00447801"/>
    <w:rsid w:val="00452E9C"/>
    <w:rsid w:val="004735C8"/>
    <w:rsid w:val="004947A6"/>
    <w:rsid w:val="004961FF"/>
    <w:rsid w:val="004D3135"/>
    <w:rsid w:val="00517A89"/>
    <w:rsid w:val="005250F2"/>
    <w:rsid w:val="00593EEA"/>
    <w:rsid w:val="005A353B"/>
    <w:rsid w:val="005A5EEE"/>
    <w:rsid w:val="005D2001"/>
    <w:rsid w:val="005E7DE5"/>
    <w:rsid w:val="00612B08"/>
    <w:rsid w:val="00614F70"/>
    <w:rsid w:val="00622AD1"/>
    <w:rsid w:val="006375C7"/>
    <w:rsid w:val="00654E8F"/>
    <w:rsid w:val="00655586"/>
    <w:rsid w:val="00660D05"/>
    <w:rsid w:val="00663549"/>
    <w:rsid w:val="006820B1"/>
    <w:rsid w:val="006A5493"/>
    <w:rsid w:val="006B7D14"/>
    <w:rsid w:val="006F37A8"/>
    <w:rsid w:val="006F7B69"/>
    <w:rsid w:val="00701727"/>
    <w:rsid w:val="0070566C"/>
    <w:rsid w:val="00714C50"/>
    <w:rsid w:val="00725A7D"/>
    <w:rsid w:val="00732B0D"/>
    <w:rsid w:val="007501BE"/>
    <w:rsid w:val="00790BB3"/>
    <w:rsid w:val="007975B8"/>
    <w:rsid w:val="007C206C"/>
    <w:rsid w:val="00817DD6"/>
    <w:rsid w:val="0083759F"/>
    <w:rsid w:val="00853228"/>
    <w:rsid w:val="00885156"/>
    <w:rsid w:val="008B1174"/>
    <w:rsid w:val="008B6407"/>
    <w:rsid w:val="008D64DF"/>
    <w:rsid w:val="008E43D5"/>
    <w:rsid w:val="008F2FB0"/>
    <w:rsid w:val="009149D7"/>
    <w:rsid w:val="009151AA"/>
    <w:rsid w:val="0093429D"/>
    <w:rsid w:val="00943573"/>
    <w:rsid w:val="00947B99"/>
    <w:rsid w:val="00964134"/>
    <w:rsid w:val="00970F7D"/>
    <w:rsid w:val="00994A3D"/>
    <w:rsid w:val="009C2B12"/>
    <w:rsid w:val="009F79FD"/>
    <w:rsid w:val="00A14502"/>
    <w:rsid w:val="00A174D9"/>
    <w:rsid w:val="00A26BA1"/>
    <w:rsid w:val="00A54175"/>
    <w:rsid w:val="00A92270"/>
    <w:rsid w:val="00AA4D24"/>
    <w:rsid w:val="00AB6715"/>
    <w:rsid w:val="00B1671E"/>
    <w:rsid w:val="00B25EB8"/>
    <w:rsid w:val="00B31E4A"/>
    <w:rsid w:val="00B37F4D"/>
    <w:rsid w:val="00BB6137"/>
    <w:rsid w:val="00C52A7B"/>
    <w:rsid w:val="00C56BAF"/>
    <w:rsid w:val="00C679AA"/>
    <w:rsid w:val="00C75972"/>
    <w:rsid w:val="00CB7673"/>
    <w:rsid w:val="00CC1BA1"/>
    <w:rsid w:val="00CD066B"/>
    <w:rsid w:val="00CE4FEE"/>
    <w:rsid w:val="00D060CF"/>
    <w:rsid w:val="00DB59C3"/>
    <w:rsid w:val="00DC259A"/>
    <w:rsid w:val="00DE23E8"/>
    <w:rsid w:val="00DF17A6"/>
    <w:rsid w:val="00E52377"/>
    <w:rsid w:val="00E537AD"/>
    <w:rsid w:val="00E64E17"/>
    <w:rsid w:val="00E866C9"/>
    <w:rsid w:val="00E93CF2"/>
    <w:rsid w:val="00EA3D3C"/>
    <w:rsid w:val="00EC090A"/>
    <w:rsid w:val="00ED20B5"/>
    <w:rsid w:val="00F22673"/>
    <w:rsid w:val="00F32DD8"/>
    <w:rsid w:val="00F46900"/>
    <w:rsid w:val="00F61D89"/>
    <w:rsid w:val="00FF36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Char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Char">
    <w:name w:val="제목 1 Char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Char">
    <w:name w:val="제목 2 Char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Char">
    <w:name w:val="부제 Char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5">
    <w:name w:val="Balloon Text"/>
    <w:basedOn w:val="a0"/>
    <w:link w:val="Char0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Char0">
    <w:name w:val="풍선 도움말 텍스트 Char"/>
    <w:basedOn w:val="a1"/>
    <w:link w:val="a5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6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7">
    <w:name w:val="caption"/>
    <w:basedOn w:val="a0"/>
    <w:next w:val="a8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8">
    <w:name w:val="No Spacing"/>
    <w:uiPriority w:val="1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9">
    <w:name w:val="annotation reference"/>
    <w:basedOn w:val="a1"/>
    <w:unhideWhenUsed/>
    <w:rsid w:val="00AB6715"/>
    <w:rPr>
      <w:sz w:val="16"/>
      <w:szCs w:val="16"/>
    </w:rPr>
  </w:style>
  <w:style w:type="paragraph" w:styleId="aa">
    <w:name w:val="annotation text"/>
    <w:basedOn w:val="a0"/>
    <w:link w:val="Char1"/>
    <w:uiPriority w:val="99"/>
    <w:unhideWhenUsed/>
    <w:rsid w:val="00AB6715"/>
    <w:rPr>
      <w:sz w:val="20"/>
      <w:szCs w:val="20"/>
    </w:rPr>
  </w:style>
  <w:style w:type="character" w:customStyle="1" w:styleId="Char1">
    <w:name w:val="메모 텍스트 Char"/>
    <w:basedOn w:val="a1"/>
    <w:link w:val="aa"/>
    <w:uiPriority w:val="99"/>
    <w:rsid w:val="00AB6715"/>
    <w:rPr>
      <w:rFonts w:ascii="Times New Roman" w:hAnsi="Times New Roman"/>
      <w:sz w:val="20"/>
      <w:szCs w:val="20"/>
    </w:rPr>
  </w:style>
  <w:style w:type="paragraph" w:styleId="ab">
    <w:name w:val="annotation subject"/>
    <w:basedOn w:val="aa"/>
    <w:next w:val="aa"/>
    <w:link w:val="Char2"/>
    <w:uiPriority w:val="99"/>
    <w:semiHidden/>
    <w:unhideWhenUsed/>
    <w:rsid w:val="00AB6715"/>
    <w:rPr>
      <w:b/>
      <w:bCs/>
    </w:rPr>
  </w:style>
  <w:style w:type="character" w:customStyle="1" w:styleId="Char2">
    <w:name w:val="메모 주제 Char"/>
    <w:basedOn w:val="Char1"/>
    <w:link w:val="ab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d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e">
    <w:name w:val="endnote text"/>
    <w:basedOn w:val="a0"/>
    <w:link w:val="Char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3">
    <w:name w:val="미주 텍스트 Char"/>
    <w:basedOn w:val="a1"/>
    <w:link w:val="ae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0">
    <w:name w:val="footer"/>
    <w:basedOn w:val="a0"/>
    <w:link w:val="Char4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Char4">
    <w:name w:val="바닥글 Char"/>
    <w:basedOn w:val="a1"/>
    <w:link w:val="af0"/>
    <w:uiPriority w:val="99"/>
    <w:rsid w:val="00AB6715"/>
    <w:rPr>
      <w:rFonts w:ascii="Times New Roman" w:hAnsi="Times New Roman"/>
      <w:sz w:val="24"/>
    </w:rPr>
  </w:style>
  <w:style w:type="character" w:styleId="af1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footnote text"/>
    <w:basedOn w:val="a0"/>
    <w:link w:val="Char5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5">
    <w:name w:val="각주 텍스트 Char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3">
    <w:name w:val="header"/>
    <w:basedOn w:val="a0"/>
    <w:link w:val="Char6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Char6">
    <w:name w:val="머리글 Char"/>
    <w:basedOn w:val="a1"/>
    <w:link w:val="af3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4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5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6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7">
    <w:name w:val="line number"/>
    <w:basedOn w:val="a1"/>
    <w:uiPriority w:val="99"/>
    <w:semiHidden/>
    <w:unhideWhenUsed/>
    <w:rsid w:val="00AB6715"/>
  </w:style>
  <w:style w:type="character" w:customStyle="1" w:styleId="3Char">
    <w:name w:val="제목 3 Char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Char">
    <w:name w:val="제목 4 Char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Char">
    <w:name w:val="제목 5 Char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8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9">
    <w:name w:val="Quote"/>
    <w:basedOn w:val="a0"/>
    <w:next w:val="a0"/>
    <w:link w:val="Char7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7">
    <w:name w:val="인용 Char"/>
    <w:basedOn w:val="a1"/>
    <w:link w:val="af9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a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b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c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d">
    <w:name w:val="Title"/>
    <w:basedOn w:val="a0"/>
    <w:next w:val="a0"/>
    <w:link w:val="Char8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Char8">
    <w:name w:val="제목 Char"/>
    <w:basedOn w:val="a1"/>
    <w:link w:val="afd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d"/>
    <w:next w:val="afd"/>
    <w:qFormat/>
    <w:rsid w:val="0001436A"/>
    <w:pPr>
      <w:spacing w:after="120"/>
    </w:pPr>
    <w:rPr>
      <w:i/>
    </w:rPr>
  </w:style>
  <w:style w:type="paragraph" w:styleId="afe">
    <w:name w:val="Revision"/>
    <w:hidden/>
    <w:uiPriority w:val="99"/>
    <w:semiHidden/>
    <w:rsid w:val="00A54175"/>
    <w:pPr>
      <w:spacing w:after="0" w:line="240" w:lineRule="auto"/>
    </w:pPr>
    <w:rPr>
      <w:kern w:val="2"/>
      <w:sz w:val="20"/>
      <w:lang w:eastAsia="ko-KR"/>
    </w:rPr>
  </w:style>
  <w:style w:type="paragraph" w:customStyle="1" w:styleId="aff">
    <w:name w:val="바탕글"/>
    <w:rsid w:val="00A54175"/>
    <w:pPr>
      <w:widowControl w:val="0"/>
      <w:autoSpaceDE w:val="0"/>
      <w:autoSpaceDN w:val="0"/>
      <w:adjustRightInd w:val="0"/>
      <w:spacing w:after="0" w:line="384" w:lineRule="atLeast"/>
      <w:jc w:val="both"/>
    </w:pPr>
    <w:rPr>
      <w:rFonts w:ascii="바탕체" w:eastAsia="바탕체" w:hAnsi="Times New Roman" w:cs="Times New Roman"/>
      <w:color w:val="000000"/>
      <w:sz w:val="20"/>
      <w:szCs w:val="20"/>
      <w:lang w:eastAsia="ko-KR"/>
    </w:rPr>
  </w:style>
  <w:style w:type="paragraph" w:customStyle="1" w:styleId="EndNoteBibliographyTitle">
    <w:name w:val="EndNote Bibliography Title"/>
    <w:basedOn w:val="a0"/>
    <w:link w:val="EndNoteBibliographyTitleChar"/>
    <w:rsid w:val="00A54175"/>
    <w:pPr>
      <w:widowControl w:val="0"/>
      <w:wordWrap w:val="0"/>
      <w:autoSpaceDE w:val="0"/>
      <w:autoSpaceDN w:val="0"/>
      <w:spacing w:before="0" w:after="0" w:line="259" w:lineRule="auto"/>
      <w:jc w:val="center"/>
    </w:pPr>
    <w:rPr>
      <w:rFonts w:ascii="맑은 고딕" w:eastAsia="맑은 고딕" w:hAnsi="맑은 고딕"/>
      <w:noProof/>
      <w:kern w:val="2"/>
      <w:sz w:val="20"/>
      <w:lang w:eastAsia="ko-KR"/>
    </w:rPr>
  </w:style>
  <w:style w:type="character" w:customStyle="1" w:styleId="EndNoteBibliographyTitleChar">
    <w:name w:val="EndNote Bibliography Title Char"/>
    <w:basedOn w:val="a1"/>
    <w:link w:val="EndNoteBibliographyTitle"/>
    <w:rsid w:val="00A54175"/>
    <w:rPr>
      <w:rFonts w:ascii="맑은 고딕" w:eastAsia="맑은 고딕" w:hAnsi="맑은 고딕"/>
      <w:noProof/>
      <w:kern w:val="2"/>
      <w:sz w:val="20"/>
      <w:lang w:eastAsia="ko-KR"/>
    </w:rPr>
  </w:style>
  <w:style w:type="paragraph" w:customStyle="1" w:styleId="EndNoteBibliography">
    <w:name w:val="EndNote Bibliography"/>
    <w:basedOn w:val="a0"/>
    <w:link w:val="EndNoteBibliographyChar"/>
    <w:rsid w:val="00A54175"/>
    <w:pPr>
      <w:widowControl w:val="0"/>
      <w:wordWrap w:val="0"/>
      <w:autoSpaceDE w:val="0"/>
      <w:autoSpaceDN w:val="0"/>
      <w:spacing w:before="0" w:after="160"/>
      <w:jc w:val="both"/>
    </w:pPr>
    <w:rPr>
      <w:rFonts w:ascii="맑은 고딕" w:eastAsia="맑은 고딕" w:hAnsi="맑은 고딕"/>
      <w:noProof/>
      <w:kern w:val="2"/>
      <w:sz w:val="20"/>
      <w:lang w:eastAsia="ko-KR"/>
    </w:rPr>
  </w:style>
  <w:style w:type="character" w:customStyle="1" w:styleId="EndNoteBibliographyChar">
    <w:name w:val="EndNote Bibliography Char"/>
    <w:basedOn w:val="a1"/>
    <w:link w:val="EndNoteBibliography"/>
    <w:rsid w:val="00A54175"/>
    <w:rPr>
      <w:rFonts w:ascii="맑은 고딕" w:eastAsia="맑은 고딕" w:hAnsi="맑은 고딕"/>
      <w:noProof/>
      <w:kern w:val="2"/>
      <w:sz w:val="20"/>
      <w:lang w:eastAsia="ko-KR"/>
    </w:rPr>
  </w:style>
  <w:style w:type="paragraph" w:customStyle="1" w:styleId="Default">
    <w:name w:val="Default"/>
    <w:rsid w:val="00A54175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eastAsia="ko-KR"/>
    </w:rPr>
  </w:style>
  <w:style w:type="paragraph" w:customStyle="1" w:styleId="font5">
    <w:name w:val="font5"/>
    <w:basedOn w:val="a0"/>
    <w:rsid w:val="009F79FD"/>
    <w:pPr>
      <w:spacing w:before="100" w:beforeAutospacing="1" w:after="100" w:afterAutospacing="1"/>
    </w:pPr>
    <w:rPr>
      <w:rFonts w:ascii="맑은 고딕" w:eastAsia="맑은 고딕" w:hAnsi="맑은 고딕" w:cs="굴림"/>
      <w:sz w:val="16"/>
      <w:szCs w:val="16"/>
      <w:lang w:eastAsia="ko-KR"/>
    </w:rPr>
  </w:style>
  <w:style w:type="paragraph" w:customStyle="1" w:styleId="xl63">
    <w:name w:val="xl63"/>
    <w:basedOn w:val="a0"/>
    <w:rsid w:val="009F79FD"/>
    <w:pPr>
      <w:spacing w:before="100" w:beforeAutospacing="1" w:after="100" w:afterAutospacing="1"/>
      <w:jc w:val="center"/>
    </w:pPr>
    <w:rPr>
      <w:rFonts w:ascii="굴림" w:eastAsia="굴림" w:hAnsi="굴림" w:cs="굴림"/>
      <w:szCs w:val="24"/>
      <w:lang w:eastAsia="ko-KR"/>
    </w:rPr>
  </w:style>
  <w:style w:type="paragraph" w:customStyle="1" w:styleId="xl64">
    <w:name w:val="xl64"/>
    <w:basedOn w:val="a0"/>
    <w:rsid w:val="009F79F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굴림" w:eastAsia="굴림" w:hAnsi="굴림" w:cs="굴림"/>
      <w:szCs w:val="24"/>
      <w:lang w:eastAsia="ko-KR"/>
    </w:rPr>
  </w:style>
  <w:style w:type="paragraph" w:customStyle="1" w:styleId="xl65">
    <w:name w:val="xl65"/>
    <w:basedOn w:val="a0"/>
    <w:rsid w:val="009F79F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CCCC"/>
      <w:spacing w:before="100" w:beforeAutospacing="1" w:after="100" w:afterAutospacing="1"/>
      <w:jc w:val="center"/>
      <w:textAlignment w:val="bottom"/>
    </w:pPr>
    <w:rPr>
      <w:rFonts w:ascii="굴림" w:eastAsia="굴림" w:hAnsi="굴림" w:cs="굴림"/>
      <w:szCs w:val="24"/>
      <w:lang w:eastAsia="ko-KR"/>
    </w:rPr>
  </w:style>
  <w:style w:type="paragraph" w:customStyle="1" w:styleId="xl66">
    <w:name w:val="xl66"/>
    <w:basedOn w:val="a0"/>
    <w:rsid w:val="009F79F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DCC"/>
      <w:spacing w:before="100" w:beforeAutospacing="1" w:after="100" w:afterAutospacing="1"/>
      <w:jc w:val="center"/>
      <w:textAlignment w:val="bottom"/>
    </w:pPr>
    <w:rPr>
      <w:rFonts w:ascii="굴림" w:eastAsia="굴림" w:hAnsi="굴림" w:cs="굴림"/>
      <w:szCs w:val="24"/>
      <w:lang w:eastAsia="ko-KR"/>
    </w:rPr>
  </w:style>
  <w:style w:type="paragraph" w:customStyle="1" w:styleId="xl67">
    <w:name w:val="xl67"/>
    <w:basedOn w:val="a0"/>
    <w:rsid w:val="009F79F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ECC"/>
      <w:spacing w:before="100" w:beforeAutospacing="1" w:after="100" w:afterAutospacing="1"/>
      <w:jc w:val="center"/>
      <w:textAlignment w:val="bottom"/>
    </w:pPr>
    <w:rPr>
      <w:rFonts w:ascii="굴림" w:eastAsia="굴림" w:hAnsi="굴림" w:cs="굴림"/>
      <w:szCs w:val="24"/>
      <w:lang w:eastAsia="ko-KR"/>
    </w:rPr>
  </w:style>
  <w:style w:type="paragraph" w:customStyle="1" w:styleId="xl68">
    <w:name w:val="xl68"/>
    <w:basedOn w:val="a0"/>
    <w:rsid w:val="009F79F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2FFCC"/>
      <w:spacing w:before="100" w:beforeAutospacing="1" w:after="100" w:afterAutospacing="1"/>
      <w:jc w:val="center"/>
      <w:textAlignment w:val="bottom"/>
    </w:pPr>
    <w:rPr>
      <w:rFonts w:ascii="굴림" w:eastAsia="굴림" w:hAnsi="굴림" w:cs="굴림"/>
      <w:szCs w:val="24"/>
      <w:lang w:eastAsia="ko-KR"/>
    </w:rPr>
  </w:style>
  <w:style w:type="paragraph" w:customStyle="1" w:styleId="xl69">
    <w:name w:val="xl69"/>
    <w:basedOn w:val="a0"/>
    <w:rsid w:val="009F79F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CCFF"/>
      <w:spacing w:before="100" w:beforeAutospacing="1" w:after="100" w:afterAutospacing="1"/>
      <w:jc w:val="center"/>
      <w:textAlignment w:val="bottom"/>
    </w:pPr>
    <w:rPr>
      <w:rFonts w:ascii="굴림" w:eastAsia="굴림" w:hAnsi="굴림" w:cs="굴림"/>
      <w:szCs w:val="24"/>
      <w:lang w:eastAsia="ko-KR"/>
    </w:rPr>
  </w:style>
  <w:style w:type="paragraph" w:customStyle="1" w:styleId="xl70">
    <w:name w:val="xl70"/>
    <w:basedOn w:val="a0"/>
    <w:rsid w:val="009F79F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CCFF"/>
      <w:spacing w:before="100" w:beforeAutospacing="1" w:after="100" w:afterAutospacing="1"/>
      <w:jc w:val="center"/>
      <w:textAlignment w:val="bottom"/>
    </w:pPr>
    <w:rPr>
      <w:rFonts w:ascii="굴림" w:eastAsia="굴림" w:hAnsi="굴림" w:cs="굴림"/>
      <w:szCs w:val="24"/>
      <w:lang w:eastAsia="ko-KR"/>
    </w:rPr>
  </w:style>
  <w:style w:type="paragraph" w:customStyle="1" w:styleId="xl71">
    <w:name w:val="xl71"/>
    <w:basedOn w:val="a0"/>
    <w:rsid w:val="009F79FD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굴림" w:eastAsia="굴림" w:hAnsi="굴림" w:cs="굴림"/>
      <w:szCs w:val="24"/>
      <w:lang w:eastAsia="ko-KR"/>
    </w:rPr>
  </w:style>
  <w:style w:type="paragraph" w:customStyle="1" w:styleId="xl72">
    <w:name w:val="xl72"/>
    <w:basedOn w:val="a0"/>
    <w:rsid w:val="009F79F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CCCC"/>
      <w:spacing w:before="100" w:beforeAutospacing="1" w:after="100" w:afterAutospacing="1"/>
      <w:jc w:val="center"/>
      <w:textAlignment w:val="bottom"/>
    </w:pPr>
    <w:rPr>
      <w:rFonts w:ascii="굴림" w:eastAsia="굴림" w:hAnsi="굴림" w:cs="굴림"/>
      <w:szCs w:val="24"/>
      <w:lang w:eastAsia="ko-KR"/>
    </w:rPr>
  </w:style>
  <w:style w:type="paragraph" w:customStyle="1" w:styleId="xl73">
    <w:name w:val="xl73"/>
    <w:basedOn w:val="a0"/>
    <w:rsid w:val="009F79FD"/>
    <w:pPr>
      <w:pBdr>
        <w:top w:val="single" w:sz="4" w:space="0" w:color="auto"/>
        <w:left w:val="single" w:sz="4" w:space="0" w:color="auto"/>
        <w:bottom w:val="double" w:sz="6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굴림" w:eastAsia="굴림" w:hAnsi="굴림" w:cs="굴림"/>
      <w:szCs w:val="24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3228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3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02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D3971C8D-141D-40BC-B6BC-8E3165AB2B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8</TotalTime>
  <Pages>20</Pages>
  <Words>3404</Words>
  <Characters>19406</Characters>
  <Application>Microsoft Office Word</Application>
  <DocSecurity>0</DocSecurity>
  <Lines>161</Lines>
  <Paragraphs>4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27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SNUH</cp:lastModifiedBy>
  <cp:revision>20</cp:revision>
  <cp:lastPrinted>2013-10-03T12:51:00Z</cp:lastPrinted>
  <dcterms:created xsi:type="dcterms:W3CDTF">2021-04-06T08:22:00Z</dcterms:created>
  <dcterms:modified xsi:type="dcterms:W3CDTF">2021-04-07T01:01:00Z</dcterms:modified>
</cp:coreProperties>
</file>